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7B389A" w14:textId="02970B90" w:rsidR="00810B25" w:rsidRPr="00380C3F" w:rsidRDefault="000D1A59" w:rsidP="0087043F">
      <w:pPr>
        <w:rPr>
          <w:color w:val="auto"/>
          <w:szCs w:val="24"/>
        </w:rPr>
      </w:pPr>
      <w:r w:rsidRPr="00380C3F">
        <w:rPr>
          <w:color w:val="auto"/>
          <w:szCs w:val="24"/>
        </w:rPr>
        <w:t xml:space="preserve">SUPPLEMENTARY MATERIAL </w:t>
      </w:r>
    </w:p>
    <w:p w14:paraId="77A339BF" w14:textId="77777777" w:rsidR="008F4AE9" w:rsidRPr="00380C3F" w:rsidRDefault="008F4AE9" w:rsidP="0087043F">
      <w:pPr>
        <w:rPr>
          <w:color w:val="auto"/>
          <w:szCs w:val="24"/>
        </w:rPr>
      </w:pPr>
    </w:p>
    <w:p w14:paraId="6DC239EA" w14:textId="334AE16C" w:rsidR="0087043F" w:rsidRPr="00380C3F" w:rsidRDefault="0087043F" w:rsidP="0087043F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</w:pPr>
      <w:r w:rsidRPr="00380C3F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0D1A59" w:rsidRPr="00380C3F">
        <w:rPr>
          <w:rFonts w:ascii="Times New Roman" w:hAnsi="Times New Roman"/>
          <w:color w:val="auto"/>
          <w:sz w:val="24"/>
          <w:szCs w:val="24"/>
        </w:rPr>
        <w:t>S</w:t>
      </w:r>
      <w:r w:rsidRPr="00380C3F">
        <w:rPr>
          <w:rFonts w:ascii="Times New Roman" w:hAnsi="Times New Roman"/>
          <w:color w:val="auto"/>
          <w:sz w:val="24"/>
          <w:szCs w:val="24"/>
        </w:rPr>
        <w:t xml:space="preserve">1. 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 xml:space="preserve">Keto Meal Plan </w:t>
      </w:r>
    </w:p>
    <w:p w14:paraId="4F34B1D4" w14:textId="0898A386" w:rsidR="0087043F" w:rsidRPr="00380C3F" w:rsidRDefault="0087043F" w:rsidP="0087043F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</w:pPr>
      <w:r w:rsidRPr="00380C3F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0D1A59" w:rsidRPr="00380C3F">
        <w:rPr>
          <w:rFonts w:ascii="Times New Roman" w:hAnsi="Times New Roman"/>
          <w:color w:val="auto"/>
          <w:sz w:val="24"/>
          <w:szCs w:val="24"/>
        </w:rPr>
        <w:t>S</w:t>
      </w:r>
      <w:r w:rsidRPr="00380C3F">
        <w:rPr>
          <w:rFonts w:ascii="Times New Roman" w:hAnsi="Times New Roman"/>
          <w:color w:val="auto"/>
          <w:sz w:val="24"/>
          <w:szCs w:val="24"/>
        </w:rPr>
        <w:t xml:space="preserve">2. 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 xml:space="preserve">Paleo Meal Plan </w:t>
      </w:r>
    </w:p>
    <w:p w14:paraId="3396FA8B" w14:textId="45ED1BA1" w:rsidR="0087043F" w:rsidRPr="00380C3F" w:rsidRDefault="0087043F" w:rsidP="0087043F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</w:pPr>
      <w:r w:rsidRPr="00380C3F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0D1A59" w:rsidRPr="00380C3F">
        <w:rPr>
          <w:rFonts w:ascii="Times New Roman" w:hAnsi="Times New Roman"/>
          <w:color w:val="auto"/>
          <w:sz w:val="24"/>
          <w:szCs w:val="24"/>
        </w:rPr>
        <w:t>S</w:t>
      </w:r>
      <w:r w:rsidRPr="00380C3F">
        <w:rPr>
          <w:rFonts w:ascii="Times New Roman" w:hAnsi="Times New Roman"/>
          <w:color w:val="auto"/>
          <w:sz w:val="24"/>
          <w:szCs w:val="24"/>
        </w:rPr>
        <w:t xml:space="preserve">3. 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 xml:space="preserve">Intermittent Fasting Meal Plan </w:t>
      </w:r>
    </w:p>
    <w:p w14:paraId="421668E2" w14:textId="5E223DD9" w:rsidR="0087043F" w:rsidRPr="00380C3F" w:rsidRDefault="0087043F" w:rsidP="0087043F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</w:pPr>
      <w:r w:rsidRPr="00380C3F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0D1A59" w:rsidRPr="00380C3F">
        <w:rPr>
          <w:rFonts w:ascii="Times New Roman" w:hAnsi="Times New Roman"/>
          <w:color w:val="auto"/>
          <w:sz w:val="24"/>
          <w:szCs w:val="24"/>
        </w:rPr>
        <w:t>S</w:t>
      </w:r>
      <w:r w:rsidRPr="00380C3F">
        <w:rPr>
          <w:rFonts w:ascii="Times New Roman" w:hAnsi="Times New Roman"/>
          <w:color w:val="auto"/>
          <w:sz w:val="24"/>
          <w:szCs w:val="24"/>
        </w:rPr>
        <w:t xml:space="preserve">4. 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 xml:space="preserve">8 Weeks to Wow Food list </w:t>
      </w:r>
    </w:p>
    <w:p w14:paraId="70C27D64" w14:textId="0EDBC9F5" w:rsidR="0087043F" w:rsidRPr="00380C3F" w:rsidRDefault="0087043F" w:rsidP="0087043F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</w:pPr>
      <w:r w:rsidRPr="00380C3F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0D1A59" w:rsidRPr="00380C3F">
        <w:rPr>
          <w:rFonts w:ascii="Times New Roman" w:hAnsi="Times New Roman"/>
          <w:color w:val="auto"/>
          <w:sz w:val="24"/>
          <w:szCs w:val="24"/>
        </w:rPr>
        <w:t>S</w:t>
      </w:r>
      <w:r w:rsidRPr="00380C3F">
        <w:rPr>
          <w:rFonts w:ascii="Times New Roman" w:hAnsi="Times New Roman"/>
          <w:color w:val="auto"/>
          <w:sz w:val="24"/>
          <w:szCs w:val="24"/>
        </w:rPr>
        <w:t xml:space="preserve">5. 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 xml:space="preserve">Optifast Meal Plan </w:t>
      </w:r>
    </w:p>
    <w:p w14:paraId="7051569E" w14:textId="17FA9725" w:rsidR="0087043F" w:rsidRPr="00380C3F" w:rsidRDefault="0087043F" w:rsidP="0087043F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</w:pPr>
      <w:r w:rsidRPr="00380C3F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0D1A59" w:rsidRPr="00380C3F">
        <w:rPr>
          <w:rFonts w:ascii="Times New Roman" w:hAnsi="Times New Roman"/>
          <w:color w:val="auto"/>
          <w:sz w:val="24"/>
          <w:szCs w:val="24"/>
        </w:rPr>
        <w:t>S</w:t>
      </w:r>
      <w:r w:rsidRPr="00380C3F">
        <w:rPr>
          <w:rFonts w:ascii="Times New Roman" w:hAnsi="Times New Roman"/>
          <w:color w:val="auto"/>
          <w:sz w:val="24"/>
          <w:szCs w:val="24"/>
        </w:rPr>
        <w:t xml:space="preserve">6. 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 xml:space="preserve">The Australian Guide to Healthy Eating Meal Plan </w:t>
      </w:r>
    </w:p>
    <w:p w14:paraId="3FB4CF99" w14:textId="77777777" w:rsidR="00B31B21" w:rsidRPr="00380C3F" w:rsidRDefault="0087043F" w:rsidP="00B31B21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</w:pPr>
      <w:r w:rsidRPr="00380C3F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0D1A59" w:rsidRPr="00380C3F">
        <w:rPr>
          <w:rFonts w:ascii="Times New Roman" w:hAnsi="Times New Roman"/>
          <w:color w:val="auto"/>
          <w:sz w:val="24"/>
          <w:szCs w:val="24"/>
        </w:rPr>
        <w:t>S</w:t>
      </w:r>
      <w:r w:rsidRPr="00380C3F">
        <w:rPr>
          <w:rFonts w:ascii="Times New Roman" w:hAnsi="Times New Roman"/>
          <w:color w:val="auto"/>
          <w:sz w:val="24"/>
          <w:szCs w:val="24"/>
        </w:rPr>
        <w:t>7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>. The Mediterranean Diet Meal Plan</w:t>
      </w:r>
    </w:p>
    <w:p w14:paraId="7B74DDD0" w14:textId="756F08E2" w:rsidR="0087043F" w:rsidRPr="00380C3F" w:rsidRDefault="008F4AE9" w:rsidP="00B31B21">
      <w:pPr>
        <w:pStyle w:val="MDPI21heading1"/>
        <w:rPr>
          <w:rFonts w:ascii="Times New Roman" w:hAnsi="Times New Roman"/>
          <w:b w:val="0"/>
          <w:bCs/>
          <w:color w:val="auto"/>
          <w:sz w:val="24"/>
          <w:szCs w:val="24"/>
        </w:rPr>
        <w:sectPr w:rsidR="0087043F" w:rsidRPr="00380C3F" w:rsidSect="00523221">
          <w:headerReference w:type="even" r:id="rId8"/>
          <w:headerReference w:type="default" r:id="rId9"/>
          <w:footerReference w:type="default" r:id="rId10"/>
          <w:headerReference w:type="first" r:id="rId11"/>
          <w:footerReference w:type="first" r:id="rId12"/>
          <w:pgSz w:w="11906" w:h="16838" w:code="9"/>
          <w:pgMar w:top="1417" w:right="1531" w:bottom="1077" w:left="1531" w:header="1020" w:footer="850" w:gutter="0"/>
          <w:lnNumType w:countBy="1" w:restart="continuous"/>
          <w:pgNumType w:start="1"/>
          <w:cols w:space="425"/>
          <w:titlePg/>
          <w:docGrid w:type="lines" w:linePitch="326"/>
        </w:sectPr>
      </w:pPr>
      <w:r w:rsidRPr="00380C3F">
        <w:rPr>
          <w:rFonts w:ascii="Times New Roman" w:hAnsi="Times New Roman"/>
          <w:bCs/>
          <w:color w:val="auto"/>
          <w:sz w:val="24"/>
          <w:szCs w:val="24"/>
        </w:rPr>
        <w:t>Table S</w:t>
      </w:r>
      <w:r w:rsidR="00B31B21"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>8</w:t>
      </w:r>
      <w:r w:rsidRPr="00380C3F">
        <w:rPr>
          <w:rFonts w:ascii="Times New Roman" w:hAnsi="Times New Roman"/>
          <w:bCs/>
          <w:color w:val="auto"/>
          <w:sz w:val="24"/>
          <w:szCs w:val="24"/>
        </w:rPr>
        <w:t xml:space="preserve">. </w:t>
      </w:r>
      <w:r w:rsidRPr="00380C3F">
        <w:rPr>
          <w:rFonts w:ascii="Times New Roman" w:hAnsi="Times New Roman"/>
          <w:b w:val="0"/>
          <w:bCs/>
          <w:color w:val="auto"/>
          <w:sz w:val="24"/>
          <w:szCs w:val="24"/>
        </w:rPr>
        <w:t>Summary of micronutrients meeting or not meeting the Nutrient Reference Values per diet and gender.</w:t>
      </w:r>
      <w:r w:rsidR="0087043F" w:rsidRPr="00380C3F">
        <w:rPr>
          <w:rFonts w:ascii="Times New Roman" w:hAnsi="Times New Roman"/>
          <w:bCs/>
          <w:color w:val="auto"/>
          <w:sz w:val="24"/>
          <w:szCs w:val="24"/>
        </w:rPr>
        <w:t xml:space="preserve"> </w:t>
      </w:r>
    </w:p>
    <w:p w14:paraId="4D6E5C7D" w14:textId="4568E757" w:rsidR="0087043F" w:rsidRPr="00380C3F" w:rsidRDefault="000D1A59" w:rsidP="0087043F">
      <w:pPr>
        <w:pStyle w:val="Heading2"/>
        <w:spacing w:line="360" w:lineRule="auto"/>
        <w:rPr>
          <w:rFonts w:ascii="Times New Roman" w:hAnsi="Times New Roman"/>
          <w:bCs/>
          <w:i w:val="0"/>
          <w:sz w:val="20"/>
          <w:szCs w:val="20"/>
        </w:rPr>
      </w:pPr>
      <w:bookmarkStart w:id="0" w:name="_Toc41643709"/>
      <w:bookmarkStart w:id="1" w:name="_Toc41643932"/>
      <w:bookmarkStart w:id="2" w:name="_Toc48294081"/>
      <w:r w:rsidRPr="00380C3F">
        <w:rPr>
          <w:rFonts w:ascii="Times New Roman" w:hAnsi="Times New Roman"/>
          <w:bCs/>
          <w:i w:val="0"/>
          <w:sz w:val="20"/>
          <w:szCs w:val="20"/>
        </w:rPr>
        <w:lastRenderedPageBreak/>
        <w:t>Table S</w:t>
      </w:r>
      <w:r w:rsidR="0087043F" w:rsidRPr="00380C3F">
        <w:rPr>
          <w:rFonts w:ascii="Times New Roman" w:hAnsi="Times New Roman"/>
          <w:bCs/>
          <w:i w:val="0"/>
          <w:sz w:val="20"/>
          <w:szCs w:val="20"/>
        </w:rPr>
        <w:t>1 Meal Plan: Keto</w:t>
      </w:r>
      <w:bookmarkEnd w:id="0"/>
      <w:bookmarkEnd w:id="1"/>
      <w:bookmarkEnd w:id="2"/>
      <w:r w:rsidR="0087043F" w:rsidRPr="00380C3F">
        <w:rPr>
          <w:rFonts w:ascii="Times New Roman" w:hAnsi="Times New Roman"/>
          <w:bCs/>
          <w:i w:val="0"/>
          <w:sz w:val="20"/>
          <w:szCs w:val="20"/>
        </w:rPr>
        <w:t xml:space="preserve"> </w:t>
      </w:r>
    </w:p>
    <w:tbl>
      <w:tblPr>
        <w:tblStyle w:val="PlainTable27"/>
        <w:tblpPr w:leftFromText="180" w:rightFromText="180" w:vertAnchor="text" w:horzAnchor="margin" w:tblpXSpec="center" w:tblpY="97"/>
        <w:tblW w:w="14744" w:type="dxa"/>
        <w:tblLook w:val="04A0" w:firstRow="1" w:lastRow="0" w:firstColumn="1" w:lastColumn="0" w:noHBand="0" w:noVBand="1"/>
      </w:tblPr>
      <w:tblGrid>
        <w:gridCol w:w="1959"/>
        <w:gridCol w:w="1821"/>
        <w:gridCol w:w="1821"/>
        <w:gridCol w:w="1884"/>
        <w:gridCol w:w="1838"/>
        <w:gridCol w:w="1783"/>
        <w:gridCol w:w="1834"/>
        <w:gridCol w:w="1804"/>
      </w:tblGrid>
      <w:tr w:rsidR="00380C3F" w:rsidRPr="00380C3F" w14:paraId="03FBD426" w14:textId="77777777" w:rsidTr="001A4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9" w:type="dxa"/>
          </w:tcPr>
          <w:p w14:paraId="1DDEFEDB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1821" w:type="dxa"/>
          </w:tcPr>
          <w:p w14:paraId="0EE3CA10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nday </w:t>
            </w:r>
          </w:p>
        </w:tc>
        <w:tc>
          <w:tcPr>
            <w:tcW w:w="1821" w:type="dxa"/>
          </w:tcPr>
          <w:p w14:paraId="53CB8B9F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Tuesday</w:t>
            </w:r>
          </w:p>
        </w:tc>
        <w:tc>
          <w:tcPr>
            <w:tcW w:w="1884" w:type="dxa"/>
          </w:tcPr>
          <w:p w14:paraId="42B83B5D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Wednesday</w:t>
            </w:r>
          </w:p>
        </w:tc>
        <w:tc>
          <w:tcPr>
            <w:tcW w:w="1838" w:type="dxa"/>
          </w:tcPr>
          <w:p w14:paraId="30CA2824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Thursday </w:t>
            </w:r>
          </w:p>
        </w:tc>
        <w:tc>
          <w:tcPr>
            <w:tcW w:w="1783" w:type="dxa"/>
          </w:tcPr>
          <w:p w14:paraId="5672C03F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Friday </w:t>
            </w:r>
          </w:p>
        </w:tc>
        <w:tc>
          <w:tcPr>
            <w:tcW w:w="1834" w:type="dxa"/>
          </w:tcPr>
          <w:p w14:paraId="0B46228E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Saturday</w:t>
            </w:r>
          </w:p>
        </w:tc>
        <w:tc>
          <w:tcPr>
            <w:tcW w:w="1804" w:type="dxa"/>
          </w:tcPr>
          <w:p w14:paraId="1CA86A1E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Sunday </w:t>
            </w:r>
          </w:p>
        </w:tc>
      </w:tr>
      <w:tr w:rsidR="00380C3F" w:rsidRPr="00380C3F" w14:paraId="5A5DD147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9" w:type="dxa"/>
          </w:tcPr>
          <w:p w14:paraId="6F0661B6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reakfast</w:t>
            </w:r>
          </w:p>
        </w:tc>
        <w:tc>
          <w:tcPr>
            <w:tcW w:w="1821" w:type="dxa"/>
          </w:tcPr>
          <w:p w14:paraId="62DF6DE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Fluffy orange muffin p60</w:t>
            </w:r>
          </w:p>
        </w:tc>
        <w:tc>
          <w:tcPr>
            <w:tcW w:w="1821" w:type="dxa"/>
          </w:tcPr>
          <w:p w14:paraId="3087978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Egg &amp; bacon cup p61</w:t>
            </w:r>
          </w:p>
        </w:tc>
        <w:tc>
          <w:tcPr>
            <w:tcW w:w="1884" w:type="dxa"/>
          </w:tcPr>
          <w:p w14:paraId="5CCCC56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trawberry almond pudding p57</w:t>
            </w:r>
          </w:p>
        </w:tc>
        <w:tc>
          <w:tcPr>
            <w:tcW w:w="1838" w:type="dxa"/>
          </w:tcPr>
          <w:p w14:paraId="36BDAC1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Peanut butter cupcakes x2 p62</w:t>
            </w:r>
          </w:p>
        </w:tc>
        <w:tc>
          <w:tcPr>
            <w:tcW w:w="1783" w:type="dxa"/>
          </w:tcPr>
          <w:p w14:paraId="2580375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ia pudding p55</w:t>
            </w:r>
          </w:p>
        </w:tc>
        <w:tc>
          <w:tcPr>
            <w:tcW w:w="1834" w:type="dxa"/>
          </w:tcPr>
          <w:p w14:paraId="42D6D80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lack creamy heart muffin p45</w:t>
            </w:r>
          </w:p>
        </w:tc>
        <w:tc>
          <w:tcPr>
            <w:tcW w:w="1804" w:type="dxa"/>
          </w:tcPr>
          <w:p w14:paraId="472B11F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oconut bagels p63</w:t>
            </w:r>
          </w:p>
        </w:tc>
      </w:tr>
      <w:tr w:rsidR="00380C3F" w:rsidRPr="00380C3F" w14:paraId="5D1A78DF" w14:textId="77777777" w:rsidTr="001A4FF1">
        <w:trPr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9" w:type="dxa"/>
          </w:tcPr>
          <w:p w14:paraId="5C327DBD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rning Snack </w:t>
            </w:r>
            <w:r w:rsidRPr="00380C3F">
              <w:rPr>
                <w:b w:val="0"/>
                <w:bCs w:val="0"/>
                <w:color w:val="auto"/>
                <w:sz w:val="20"/>
              </w:rPr>
              <w:br/>
            </w:r>
          </w:p>
        </w:tc>
        <w:tc>
          <w:tcPr>
            <w:tcW w:w="1821" w:type="dxa"/>
          </w:tcPr>
          <w:p w14:paraId="180E998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Goat spicy cheese balls p100</w:t>
            </w:r>
          </w:p>
        </w:tc>
        <w:tc>
          <w:tcPr>
            <w:tcW w:w="1821" w:type="dxa"/>
          </w:tcPr>
          <w:p w14:paraId="03255A3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Iced coffee shake p115</w:t>
            </w:r>
          </w:p>
        </w:tc>
        <w:tc>
          <w:tcPr>
            <w:tcW w:w="1884" w:type="dxa"/>
          </w:tcPr>
          <w:p w14:paraId="4B01C47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lackberry chocolate shake p102</w:t>
            </w:r>
          </w:p>
        </w:tc>
        <w:tc>
          <w:tcPr>
            <w:tcW w:w="1838" w:type="dxa"/>
          </w:tcPr>
          <w:p w14:paraId="1DDB120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alnuts </w:t>
            </w:r>
          </w:p>
        </w:tc>
        <w:tc>
          <w:tcPr>
            <w:tcW w:w="1783" w:type="dxa"/>
          </w:tcPr>
          <w:p w14:paraId="7850612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Keto jelly p104</w:t>
            </w:r>
          </w:p>
        </w:tc>
        <w:tc>
          <w:tcPr>
            <w:tcW w:w="1834" w:type="dxa"/>
          </w:tcPr>
          <w:p w14:paraId="3EAAF1C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Vanilla ice shake p116</w:t>
            </w:r>
          </w:p>
        </w:tc>
        <w:tc>
          <w:tcPr>
            <w:tcW w:w="1804" w:type="dxa"/>
          </w:tcPr>
          <w:p w14:paraId="3F09269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Pistachios</w:t>
            </w:r>
          </w:p>
        </w:tc>
      </w:tr>
      <w:tr w:rsidR="00380C3F" w:rsidRPr="00380C3F" w14:paraId="1AA2698F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9" w:type="dxa"/>
          </w:tcPr>
          <w:p w14:paraId="5B9BF32E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Lunch </w:t>
            </w:r>
          </w:p>
        </w:tc>
        <w:tc>
          <w:tcPr>
            <w:tcW w:w="1821" w:type="dxa"/>
          </w:tcPr>
          <w:p w14:paraId="08CD0255" w14:textId="341CDD92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Keto lasagne p87</w:t>
            </w:r>
          </w:p>
        </w:tc>
        <w:tc>
          <w:tcPr>
            <w:tcW w:w="1821" w:type="dxa"/>
          </w:tcPr>
          <w:p w14:paraId="3BDF297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Eggplant burgers with spinach p88</w:t>
            </w:r>
          </w:p>
        </w:tc>
        <w:tc>
          <w:tcPr>
            <w:tcW w:w="1884" w:type="dxa"/>
          </w:tcPr>
          <w:p w14:paraId="7B46384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uffalo chicken with BBQ dip p78 </w:t>
            </w:r>
          </w:p>
        </w:tc>
        <w:tc>
          <w:tcPr>
            <w:tcW w:w="1838" w:type="dxa"/>
          </w:tcPr>
          <w:p w14:paraId="4FEA06A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Taco beef salad p83</w:t>
            </w:r>
          </w:p>
        </w:tc>
        <w:tc>
          <w:tcPr>
            <w:tcW w:w="1783" w:type="dxa"/>
          </w:tcPr>
          <w:p w14:paraId="600D650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ranberry walnut salad p86</w:t>
            </w:r>
          </w:p>
        </w:tc>
        <w:tc>
          <w:tcPr>
            <w:tcW w:w="1834" w:type="dxa"/>
          </w:tcPr>
          <w:p w14:paraId="7CE9476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weet cashew chicken p93</w:t>
            </w:r>
          </w:p>
        </w:tc>
        <w:tc>
          <w:tcPr>
            <w:tcW w:w="1804" w:type="dxa"/>
          </w:tcPr>
          <w:p w14:paraId="1C66464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Keto salad p95</w:t>
            </w:r>
          </w:p>
        </w:tc>
      </w:tr>
      <w:tr w:rsidR="00380C3F" w:rsidRPr="00380C3F" w14:paraId="61AB228F" w14:textId="77777777" w:rsidTr="001A4FF1">
        <w:trPr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9" w:type="dxa"/>
          </w:tcPr>
          <w:p w14:paraId="63B85808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Afternoon Snack </w:t>
            </w:r>
          </w:p>
          <w:p w14:paraId="321616E1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1821" w:type="dxa"/>
          </w:tcPr>
          <w:p w14:paraId="147885C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trawberry avocado mousse p114</w:t>
            </w:r>
          </w:p>
        </w:tc>
        <w:tc>
          <w:tcPr>
            <w:tcW w:w="1821" w:type="dxa"/>
          </w:tcPr>
          <w:p w14:paraId="6EB0636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eddar cheese</w:t>
            </w:r>
          </w:p>
        </w:tc>
        <w:tc>
          <w:tcPr>
            <w:tcW w:w="1884" w:type="dxa"/>
          </w:tcPr>
          <w:p w14:paraId="7FE15C6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armesan cheese </w:t>
            </w:r>
          </w:p>
        </w:tc>
        <w:tc>
          <w:tcPr>
            <w:tcW w:w="1838" w:type="dxa"/>
          </w:tcPr>
          <w:p w14:paraId="03A29F1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ucumber tasty chips p113</w:t>
            </w:r>
          </w:p>
        </w:tc>
        <w:tc>
          <w:tcPr>
            <w:tcW w:w="1783" w:type="dxa"/>
          </w:tcPr>
          <w:p w14:paraId="10BD9D0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Goat spicy cheese balls p100</w:t>
            </w:r>
          </w:p>
        </w:tc>
        <w:tc>
          <w:tcPr>
            <w:tcW w:w="1834" w:type="dxa"/>
          </w:tcPr>
          <w:p w14:paraId="553D07E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moked salmon &amp; bell pepper</w:t>
            </w:r>
          </w:p>
        </w:tc>
        <w:tc>
          <w:tcPr>
            <w:tcW w:w="1804" w:type="dxa"/>
          </w:tcPr>
          <w:p w14:paraId="216603C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lueberry mug cake p117</w:t>
            </w:r>
          </w:p>
        </w:tc>
      </w:tr>
      <w:tr w:rsidR="00380C3F" w:rsidRPr="00380C3F" w14:paraId="28B04A95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9" w:type="dxa"/>
          </w:tcPr>
          <w:p w14:paraId="7D59B62A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Dinner</w:t>
            </w:r>
          </w:p>
        </w:tc>
        <w:tc>
          <w:tcPr>
            <w:tcW w:w="1821" w:type="dxa"/>
          </w:tcPr>
          <w:p w14:paraId="75AE70E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Thai almond tofu dip p138</w:t>
            </w:r>
          </w:p>
        </w:tc>
        <w:tc>
          <w:tcPr>
            <w:tcW w:w="1821" w:type="dxa"/>
          </w:tcPr>
          <w:p w14:paraId="402D38E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ked trout fillets with sour cream &amp; broccoli p130</w:t>
            </w:r>
          </w:p>
        </w:tc>
        <w:tc>
          <w:tcPr>
            <w:tcW w:w="1884" w:type="dxa"/>
          </w:tcPr>
          <w:p w14:paraId="21EC2B8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teak &amp; grilled zucchini p132</w:t>
            </w:r>
          </w:p>
        </w:tc>
        <w:tc>
          <w:tcPr>
            <w:tcW w:w="1838" w:type="dxa"/>
          </w:tcPr>
          <w:p w14:paraId="7C4E32A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Tuna noodles casserole p141</w:t>
            </w:r>
          </w:p>
        </w:tc>
        <w:tc>
          <w:tcPr>
            <w:tcW w:w="1783" w:type="dxa"/>
          </w:tcPr>
          <w:p w14:paraId="5EF935D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urry tofu nuggets p91</w:t>
            </w:r>
          </w:p>
        </w:tc>
        <w:tc>
          <w:tcPr>
            <w:tcW w:w="1834" w:type="dxa"/>
          </w:tcPr>
          <w:p w14:paraId="19941E0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hicken &amp; zucchini casserole p66 </w:t>
            </w:r>
          </w:p>
        </w:tc>
        <w:tc>
          <w:tcPr>
            <w:tcW w:w="1804" w:type="dxa"/>
          </w:tcPr>
          <w:p w14:paraId="624FC11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Romaine saltimbocca chicken p144</w:t>
            </w:r>
          </w:p>
        </w:tc>
      </w:tr>
    </w:tbl>
    <w:p w14:paraId="3987D781" w14:textId="3D944344" w:rsidR="00905E9E" w:rsidRPr="00380C3F" w:rsidRDefault="0087043F" w:rsidP="00905E9E">
      <w:pPr>
        <w:spacing w:line="360" w:lineRule="auto"/>
        <w:rPr>
          <w:color w:val="auto"/>
          <w:sz w:val="20"/>
        </w:rPr>
      </w:pPr>
      <w:r w:rsidRPr="00380C3F">
        <w:rPr>
          <w:color w:val="auto"/>
          <w:sz w:val="20"/>
        </w:rPr>
        <w:tab/>
        <w:t xml:space="preserve">Meal plan from: Keto Diet Plan- Beginners Guide &amp; 30-day meal plan by Cameron Walker </w:t>
      </w:r>
      <w:bookmarkStart w:id="3" w:name="_Toc41643708"/>
      <w:bookmarkStart w:id="4" w:name="_Toc41643931"/>
      <w:bookmarkStart w:id="5" w:name="_Toc48294080"/>
      <w:r w:rsidR="00905E9E" w:rsidRPr="00380C3F">
        <w:rPr>
          <w:color w:val="auto"/>
          <w:sz w:val="20"/>
        </w:rPr>
        <w:fldChar w:fldCharType="begin"/>
      </w:r>
      <w:r w:rsidR="00905E9E" w:rsidRPr="00380C3F">
        <w:rPr>
          <w:color w:val="auto"/>
          <w:sz w:val="20"/>
        </w:rPr>
        <w:instrText xml:space="preserve"> ADDIN EN.CITE &lt;EndNote&gt;&lt;Cite&gt;&lt;Author&gt;Walker&lt;/Author&gt;&lt;Year&gt;2017&lt;/Year&gt;&lt;RecNum&gt;368&lt;/RecNum&gt;&lt;DisplayText&gt;&lt;style face="superscript"&gt;(1)&lt;/style&gt;&lt;/DisplayText&gt;&lt;record&gt;&lt;rec-number&gt;368&lt;/rec-number&gt;&lt;foreign-keys&gt;&lt;key app="EN" db-id="sw5a9s5ret5rwte2tr2xfrxfdzpeztppxv5w" timestamp="1612500219"&gt;368&lt;/key&gt;&lt;/foreign-keys&gt;&lt;ref-type name="Book"&gt;6&lt;/ref-type&gt;&lt;contributors&gt;&lt;authors&gt;&lt;author&gt;Cameron Walker&lt;/author&gt;&lt;/authors&gt;&lt;/contributors&gt;&lt;titles&gt;&lt;title&gt;Keto Diet Plan: Keto for Beginners / Keto Meal Plan&lt;/title&gt;&lt;/titles&gt;&lt;pages&gt;270&lt;/pages&gt;&lt;dates&gt;&lt;year&gt;2017&lt;/year&gt;&lt;/dates&gt;&lt;publisher&gt;CreateSpace Independent Publishing Platform&lt;/publisher&gt;&lt;isbn&gt;1976512417&lt;/isbn&gt;&lt;urls&gt;&lt;/urls&gt;&lt;/record&gt;&lt;/Cite&gt;&lt;/EndNote&gt;</w:instrText>
      </w:r>
      <w:r w:rsidR="00905E9E" w:rsidRPr="00380C3F">
        <w:rPr>
          <w:color w:val="auto"/>
          <w:sz w:val="20"/>
        </w:rPr>
        <w:fldChar w:fldCharType="separate"/>
      </w:r>
      <w:r w:rsidR="00905E9E" w:rsidRPr="00380C3F">
        <w:rPr>
          <w:noProof/>
          <w:color w:val="auto"/>
          <w:sz w:val="20"/>
          <w:vertAlign w:val="superscript"/>
        </w:rPr>
        <w:t>(1)</w:t>
      </w:r>
      <w:r w:rsidR="00905E9E" w:rsidRPr="00380C3F">
        <w:rPr>
          <w:color w:val="auto"/>
          <w:sz w:val="20"/>
        </w:rPr>
        <w:fldChar w:fldCharType="end"/>
      </w:r>
    </w:p>
    <w:p w14:paraId="4F8BE688" w14:textId="77777777" w:rsidR="00905E9E" w:rsidRPr="00380C3F" w:rsidRDefault="00905E9E" w:rsidP="00905E9E">
      <w:pPr>
        <w:spacing w:line="360" w:lineRule="auto"/>
        <w:rPr>
          <w:bCs/>
          <w:color w:val="auto"/>
          <w:sz w:val="20"/>
        </w:rPr>
      </w:pPr>
    </w:p>
    <w:p w14:paraId="73A02DF3" w14:textId="77777777" w:rsidR="00905E9E" w:rsidRPr="00380C3F" w:rsidRDefault="00905E9E" w:rsidP="00905E9E">
      <w:pPr>
        <w:spacing w:line="360" w:lineRule="auto"/>
        <w:rPr>
          <w:bCs/>
          <w:color w:val="auto"/>
          <w:sz w:val="20"/>
        </w:rPr>
      </w:pPr>
    </w:p>
    <w:p w14:paraId="1C1D35EC" w14:textId="77777777" w:rsidR="00905E9E" w:rsidRPr="00380C3F" w:rsidRDefault="00905E9E" w:rsidP="00905E9E">
      <w:pPr>
        <w:spacing w:line="360" w:lineRule="auto"/>
        <w:rPr>
          <w:bCs/>
          <w:color w:val="auto"/>
          <w:sz w:val="20"/>
        </w:rPr>
      </w:pPr>
    </w:p>
    <w:p w14:paraId="7D0920F5" w14:textId="77777777" w:rsidR="00905E9E" w:rsidRPr="00380C3F" w:rsidRDefault="00905E9E" w:rsidP="00905E9E">
      <w:pPr>
        <w:spacing w:line="360" w:lineRule="auto"/>
        <w:rPr>
          <w:bCs/>
          <w:color w:val="auto"/>
          <w:sz w:val="20"/>
        </w:rPr>
      </w:pPr>
    </w:p>
    <w:p w14:paraId="68BE7363" w14:textId="77777777" w:rsidR="00905E9E" w:rsidRPr="00380C3F" w:rsidRDefault="00905E9E" w:rsidP="00905E9E">
      <w:pPr>
        <w:spacing w:line="360" w:lineRule="auto"/>
        <w:rPr>
          <w:bCs/>
          <w:color w:val="auto"/>
          <w:sz w:val="20"/>
        </w:rPr>
      </w:pPr>
    </w:p>
    <w:p w14:paraId="78ADBB7F" w14:textId="124E812E" w:rsidR="0087043F" w:rsidRPr="00380C3F" w:rsidRDefault="000D1A59" w:rsidP="00905E9E">
      <w:pPr>
        <w:spacing w:line="360" w:lineRule="auto"/>
        <w:rPr>
          <w:b/>
          <w:color w:val="auto"/>
          <w:sz w:val="20"/>
        </w:rPr>
      </w:pPr>
      <w:r w:rsidRPr="00380C3F">
        <w:rPr>
          <w:b/>
          <w:color w:val="auto"/>
          <w:sz w:val="20"/>
        </w:rPr>
        <w:lastRenderedPageBreak/>
        <w:t>Table S</w:t>
      </w:r>
      <w:r w:rsidR="0087043F" w:rsidRPr="00380C3F">
        <w:rPr>
          <w:b/>
          <w:color w:val="auto"/>
          <w:sz w:val="20"/>
        </w:rPr>
        <w:t>2 Meal Plan: Paleo</w:t>
      </w:r>
      <w:bookmarkEnd w:id="3"/>
      <w:bookmarkEnd w:id="4"/>
      <w:bookmarkEnd w:id="5"/>
      <w:r w:rsidR="0087043F" w:rsidRPr="00380C3F">
        <w:rPr>
          <w:b/>
          <w:color w:val="auto"/>
          <w:sz w:val="20"/>
        </w:rPr>
        <w:tab/>
      </w:r>
      <w:r w:rsidR="0087043F" w:rsidRPr="00380C3F">
        <w:rPr>
          <w:b/>
          <w:color w:val="auto"/>
          <w:sz w:val="20"/>
        </w:rPr>
        <w:tab/>
      </w:r>
    </w:p>
    <w:tbl>
      <w:tblPr>
        <w:tblStyle w:val="PlainTable27"/>
        <w:tblpPr w:leftFromText="180" w:rightFromText="180" w:vertAnchor="text" w:horzAnchor="margin" w:tblpXSpec="center" w:tblpY="97"/>
        <w:tblW w:w="14387" w:type="dxa"/>
        <w:tblLook w:val="04A0" w:firstRow="1" w:lastRow="0" w:firstColumn="1" w:lastColumn="0" w:noHBand="0" w:noVBand="1"/>
      </w:tblPr>
      <w:tblGrid>
        <w:gridCol w:w="1911"/>
        <w:gridCol w:w="1778"/>
        <w:gridCol w:w="1778"/>
        <w:gridCol w:w="1837"/>
        <w:gridCol w:w="1793"/>
        <w:gridCol w:w="1740"/>
        <w:gridCol w:w="1789"/>
        <w:gridCol w:w="1761"/>
      </w:tblGrid>
      <w:tr w:rsidR="00380C3F" w:rsidRPr="00380C3F" w14:paraId="0E389BE7" w14:textId="77777777" w:rsidTr="001A4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</w:tcPr>
          <w:p w14:paraId="3BFEE475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1778" w:type="dxa"/>
          </w:tcPr>
          <w:p w14:paraId="3C8F36F1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nday </w:t>
            </w:r>
          </w:p>
        </w:tc>
        <w:tc>
          <w:tcPr>
            <w:tcW w:w="1778" w:type="dxa"/>
          </w:tcPr>
          <w:p w14:paraId="5D3B9E9B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Tuesday</w:t>
            </w:r>
          </w:p>
        </w:tc>
        <w:tc>
          <w:tcPr>
            <w:tcW w:w="1837" w:type="dxa"/>
          </w:tcPr>
          <w:p w14:paraId="53407F18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Wednesday</w:t>
            </w:r>
          </w:p>
        </w:tc>
        <w:tc>
          <w:tcPr>
            <w:tcW w:w="1793" w:type="dxa"/>
          </w:tcPr>
          <w:p w14:paraId="6C588CF0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Thursday </w:t>
            </w:r>
          </w:p>
        </w:tc>
        <w:tc>
          <w:tcPr>
            <w:tcW w:w="1740" w:type="dxa"/>
          </w:tcPr>
          <w:p w14:paraId="1C23CF7F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Friday </w:t>
            </w:r>
          </w:p>
        </w:tc>
        <w:tc>
          <w:tcPr>
            <w:tcW w:w="1789" w:type="dxa"/>
          </w:tcPr>
          <w:p w14:paraId="24DBFBCD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Saturday</w:t>
            </w:r>
          </w:p>
        </w:tc>
        <w:tc>
          <w:tcPr>
            <w:tcW w:w="1761" w:type="dxa"/>
          </w:tcPr>
          <w:p w14:paraId="2657B7F3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Sunday </w:t>
            </w:r>
          </w:p>
        </w:tc>
      </w:tr>
      <w:tr w:rsidR="00380C3F" w:rsidRPr="00380C3F" w14:paraId="368E0EE2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</w:tcPr>
          <w:p w14:paraId="2CC1B05B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reakfast</w:t>
            </w:r>
          </w:p>
        </w:tc>
        <w:tc>
          <w:tcPr>
            <w:tcW w:w="1778" w:type="dxa"/>
          </w:tcPr>
          <w:p w14:paraId="1D9758D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Tender almond pancakes p84</w:t>
            </w:r>
          </w:p>
        </w:tc>
        <w:tc>
          <w:tcPr>
            <w:tcW w:w="1778" w:type="dxa"/>
          </w:tcPr>
          <w:p w14:paraId="523727E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Paleo oatmeal p62</w:t>
            </w:r>
          </w:p>
        </w:tc>
        <w:tc>
          <w:tcPr>
            <w:tcW w:w="1837" w:type="dxa"/>
          </w:tcPr>
          <w:p w14:paraId="290200C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runchy almond granola p61</w:t>
            </w:r>
          </w:p>
        </w:tc>
        <w:tc>
          <w:tcPr>
            <w:tcW w:w="1793" w:type="dxa"/>
          </w:tcPr>
          <w:p w14:paraId="4CE415C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nana French toast p88 </w:t>
            </w:r>
          </w:p>
        </w:tc>
        <w:tc>
          <w:tcPr>
            <w:tcW w:w="1740" w:type="dxa"/>
          </w:tcPr>
          <w:p w14:paraId="6523499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reakfast stir fry p83</w:t>
            </w:r>
          </w:p>
        </w:tc>
        <w:tc>
          <w:tcPr>
            <w:tcW w:w="1789" w:type="dxa"/>
          </w:tcPr>
          <w:p w14:paraId="15CAA30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Italian vegetable omelette p67</w:t>
            </w:r>
          </w:p>
        </w:tc>
        <w:tc>
          <w:tcPr>
            <w:tcW w:w="1761" w:type="dxa"/>
          </w:tcPr>
          <w:p w14:paraId="19DC615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wiss chard chicken omelette p71</w:t>
            </w:r>
          </w:p>
        </w:tc>
      </w:tr>
      <w:tr w:rsidR="00380C3F" w:rsidRPr="00380C3F" w14:paraId="42DE56C9" w14:textId="77777777" w:rsidTr="001A4FF1">
        <w:trPr>
          <w:trHeight w:val="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</w:tcPr>
          <w:p w14:paraId="02DDBF4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Lunch </w:t>
            </w:r>
          </w:p>
        </w:tc>
        <w:tc>
          <w:tcPr>
            <w:tcW w:w="1778" w:type="dxa"/>
          </w:tcPr>
          <w:p w14:paraId="0FFF019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ream of mushroom soup p104</w:t>
            </w:r>
          </w:p>
        </w:tc>
        <w:tc>
          <w:tcPr>
            <w:tcW w:w="1778" w:type="dxa"/>
          </w:tcPr>
          <w:p w14:paraId="44EC1987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icken fruit salad with tangy mustard dressing p109</w:t>
            </w:r>
          </w:p>
        </w:tc>
        <w:tc>
          <w:tcPr>
            <w:tcW w:w="1837" w:type="dxa"/>
          </w:tcPr>
          <w:p w14:paraId="309C389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Turkey burgers with plum salsa p129</w:t>
            </w:r>
          </w:p>
        </w:tc>
        <w:tc>
          <w:tcPr>
            <w:tcW w:w="1793" w:type="dxa"/>
          </w:tcPr>
          <w:p w14:paraId="7432FB6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Green bean salad p107</w:t>
            </w:r>
          </w:p>
        </w:tc>
        <w:tc>
          <w:tcPr>
            <w:tcW w:w="1740" w:type="dxa"/>
          </w:tcPr>
          <w:p w14:paraId="62E45BE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icken, pistachio &amp; fig salad p111</w:t>
            </w:r>
          </w:p>
        </w:tc>
        <w:tc>
          <w:tcPr>
            <w:tcW w:w="1789" w:type="dxa"/>
          </w:tcPr>
          <w:p w14:paraId="6DA604D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Flank steak with caramelized onions p135</w:t>
            </w:r>
          </w:p>
        </w:tc>
        <w:tc>
          <w:tcPr>
            <w:tcW w:w="1761" w:type="dxa"/>
          </w:tcPr>
          <w:p w14:paraId="15143267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Pad Thai p118</w:t>
            </w:r>
          </w:p>
        </w:tc>
      </w:tr>
      <w:tr w:rsidR="00380C3F" w:rsidRPr="00380C3F" w14:paraId="463E473F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</w:tcPr>
          <w:p w14:paraId="66B42DCA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Dinner</w:t>
            </w:r>
          </w:p>
        </w:tc>
        <w:tc>
          <w:tcPr>
            <w:tcW w:w="1778" w:type="dxa"/>
          </w:tcPr>
          <w:p w14:paraId="294D973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ked salmon with roasted beets &amp; greens p185</w:t>
            </w:r>
          </w:p>
        </w:tc>
        <w:tc>
          <w:tcPr>
            <w:tcW w:w="1778" w:type="dxa"/>
          </w:tcPr>
          <w:p w14:paraId="20AFFED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avory beef stew p206</w:t>
            </w:r>
          </w:p>
        </w:tc>
        <w:tc>
          <w:tcPr>
            <w:tcW w:w="1837" w:type="dxa"/>
          </w:tcPr>
          <w:p w14:paraId="1AD0455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Tomato baked Halibut p182</w:t>
            </w:r>
          </w:p>
        </w:tc>
        <w:tc>
          <w:tcPr>
            <w:tcW w:w="1793" w:type="dxa"/>
          </w:tcPr>
          <w:p w14:paraId="4301D0A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emon chicken p192</w:t>
            </w:r>
          </w:p>
        </w:tc>
        <w:tc>
          <w:tcPr>
            <w:tcW w:w="1740" w:type="dxa"/>
          </w:tcPr>
          <w:p w14:paraId="37AEAEF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ole Florentine p180 </w:t>
            </w:r>
          </w:p>
        </w:tc>
        <w:tc>
          <w:tcPr>
            <w:tcW w:w="1789" w:type="dxa"/>
          </w:tcPr>
          <w:p w14:paraId="437C510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picy pasta puttanesca with meat sauce p210</w:t>
            </w:r>
          </w:p>
        </w:tc>
        <w:tc>
          <w:tcPr>
            <w:tcW w:w="1761" w:type="dxa"/>
          </w:tcPr>
          <w:p w14:paraId="133DD5C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amb tagine p203</w:t>
            </w:r>
          </w:p>
        </w:tc>
      </w:tr>
      <w:tr w:rsidR="00380C3F" w:rsidRPr="00380C3F" w14:paraId="78245A96" w14:textId="77777777" w:rsidTr="001A4FF1">
        <w:trPr>
          <w:trHeight w:val="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1" w:type="dxa"/>
          </w:tcPr>
          <w:p w14:paraId="5E40189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Evening Snack </w:t>
            </w:r>
          </w:p>
        </w:tc>
        <w:tc>
          <w:tcPr>
            <w:tcW w:w="1778" w:type="dxa"/>
          </w:tcPr>
          <w:p w14:paraId="5BFB8D5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ime cookies p239</w:t>
            </w:r>
          </w:p>
        </w:tc>
        <w:tc>
          <w:tcPr>
            <w:tcW w:w="1778" w:type="dxa"/>
          </w:tcPr>
          <w:p w14:paraId="5C69A5C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ocolate snack cake p257</w:t>
            </w:r>
          </w:p>
        </w:tc>
        <w:tc>
          <w:tcPr>
            <w:tcW w:w="1837" w:type="dxa"/>
          </w:tcPr>
          <w:p w14:paraId="5C08DFF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 pie cupcakes with spiced frosting p251</w:t>
            </w:r>
          </w:p>
        </w:tc>
        <w:tc>
          <w:tcPr>
            <w:tcW w:w="1793" w:type="dxa"/>
          </w:tcPr>
          <w:p w14:paraId="5B83D99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ffee streusel cake p254 </w:t>
            </w:r>
          </w:p>
        </w:tc>
        <w:tc>
          <w:tcPr>
            <w:tcW w:w="1740" w:type="dxa"/>
          </w:tcPr>
          <w:p w14:paraId="6C3E98A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ocolate fondue 236</w:t>
            </w:r>
          </w:p>
        </w:tc>
        <w:tc>
          <w:tcPr>
            <w:tcW w:w="1789" w:type="dxa"/>
          </w:tcPr>
          <w:p w14:paraId="3872CD4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low cooked peach and plum confit p229</w:t>
            </w:r>
          </w:p>
        </w:tc>
        <w:tc>
          <w:tcPr>
            <w:tcW w:w="1761" w:type="dxa"/>
          </w:tcPr>
          <w:p w14:paraId="273A06D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Vanilla bean cream with peaches p232</w:t>
            </w:r>
          </w:p>
        </w:tc>
      </w:tr>
    </w:tbl>
    <w:p w14:paraId="393C77F1" w14:textId="7E51EB12" w:rsidR="002920AE" w:rsidRPr="00380C3F" w:rsidRDefault="0087043F" w:rsidP="002920AE">
      <w:pPr>
        <w:pStyle w:val="MDPI21heading1"/>
        <w:rPr>
          <w:rFonts w:ascii="Times New Roman" w:hAnsi="Times New Roman"/>
          <w:b w:val="0"/>
          <w:bCs/>
          <w:color w:val="auto"/>
          <w:szCs w:val="20"/>
        </w:rPr>
        <w:sectPr w:rsidR="002920AE" w:rsidRPr="00380C3F" w:rsidSect="001A4FF1">
          <w:pgSz w:w="16838" w:h="11906" w:orient="landscape" w:code="9"/>
          <w:pgMar w:top="1531" w:right="1418" w:bottom="1531" w:left="1077" w:header="1021" w:footer="851" w:gutter="0"/>
          <w:lnNumType w:countBy="1" w:restart="continuous"/>
          <w:pgNumType w:start="1"/>
          <w:cols w:space="425"/>
          <w:titlePg/>
          <w:docGrid w:type="linesAndChars" w:linePitch="326"/>
        </w:sectPr>
      </w:pPr>
      <w:r w:rsidRPr="00380C3F">
        <w:rPr>
          <w:rFonts w:ascii="Times New Roman" w:hAnsi="Times New Roman"/>
          <w:color w:val="auto"/>
        </w:rPr>
        <w:t>Meal plan from: “Paleo For Beginners” by Sonoma Press Cor</w:t>
      </w:r>
      <w:r w:rsidR="002920AE" w:rsidRPr="00380C3F">
        <w:rPr>
          <w:rFonts w:ascii="Times New Roman" w:hAnsi="Times New Roman"/>
          <w:color w:val="auto"/>
        </w:rPr>
        <w:t xml:space="preserve">  </w:t>
      </w:r>
      <w:r w:rsidR="006A1D8E" w:rsidRPr="00380C3F">
        <w:rPr>
          <w:rFonts w:ascii="Times New Roman" w:hAnsi="Times New Roman"/>
          <w:b w:val="0"/>
          <w:bCs/>
          <w:color w:val="auto"/>
          <w:szCs w:val="20"/>
        </w:rPr>
        <w:t xml:space="preserve"> </w:t>
      </w:r>
      <w:r w:rsidR="006A1D8E" w:rsidRPr="00380C3F">
        <w:rPr>
          <w:rFonts w:ascii="Times New Roman" w:hAnsi="Times New Roman"/>
          <w:b w:val="0"/>
          <w:bCs/>
          <w:color w:val="auto"/>
          <w:szCs w:val="20"/>
        </w:rPr>
        <w:fldChar w:fldCharType="begin"/>
      </w:r>
      <w:r w:rsidR="006A1D8E" w:rsidRPr="00380C3F">
        <w:rPr>
          <w:rFonts w:ascii="Times New Roman" w:hAnsi="Times New Roman"/>
          <w:b w:val="0"/>
          <w:bCs/>
          <w:color w:val="auto"/>
          <w:szCs w:val="20"/>
        </w:rPr>
        <w:instrText xml:space="preserve"> ADDIN EN.CITE &lt;EndNote&gt;&lt;Cite&gt;&lt;Author&gt;Press&lt;/Author&gt;&lt;Year&gt;2014&lt;/Year&gt;&lt;RecNum&gt;371&lt;/RecNum&gt;&lt;DisplayText&gt;&lt;style face="superscript"&gt;(2)&lt;/style&gt;&lt;/DisplayText&gt;&lt;record&gt;&lt;rec-number&gt;371&lt;/rec-number&gt;&lt;foreign-keys&gt;&lt;key app="EN" db-id="sw5a9s5ret5rwte2tr2xfrxfdzpeztppxv5w" timestamp="1612500717"&gt;371&lt;/key&gt;&lt;/foreign-keys&gt;&lt;ref-type name="Book"&gt;6&lt;/ref-type&gt;&lt;contributors&gt;&lt;authors&gt;&lt;author&gt;Sonoma Press&lt;/author&gt;&lt;/authors&gt;&lt;/contributors&gt;&lt;titles&gt;&lt;title&gt;Paleo for Beginners&lt;/title&gt;&lt;/titles&gt;&lt;pages&gt;290&lt;/pages&gt;&lt;dates&gt;&lt;year&gt;2014&lt;/year&gt;&lt;/dates&gt;&lt;pub-location&gt;United States &lt;/pub-location&gt;&lt;publisher&gt;Arcas Publishing&lt;/publisher&gt;&lt;urls&gt;&lt;/urls&gt;&lt;/record&gt;&lt;/Cite&gt;&lt;/EndNote&gt;</w:instrText>
      </w:r>
      <w:r w:rsidR="006A1D8E" w:rsidRPr="00380C3F">
        <w:rPr>
          <w:rFonts w:ascii="Times New Roman" w:hAnsi="Times New Roman"/>
          <w:b w:val="0"/>
          <w:bCs/>
          <w:color w:val="auto"/>
          <w:szCs w:val="20"/>
        </w:rPr>
        <w:fldChar w:fldCharType="separate"/>
      </w:r>
      <w:r w:rsidR="006A1D8E" w:rsidRPr="00380C3F">
        <w:rPr>
          <w:rFonts w:ascii="Times New Roman" w:hAnsi="Times New Roman"/>
          <w:b w:val="0"/>
          <w:bCs/>
          <w:noProof/>
          <w:color w:val="auto"/>
          <w:szCs w:val="20"/>
          <w:vertAlign w:val="superscript"/>
        </w:rPr>
        <w:t>(2)</w:t>
      </w:r>
      <w:r w:rsidR="006A1D8E" w:rsidRPr="00380C3F">
        <w:rPr>
          <w:rFonts w:ascii="Times New Roman" w:hAnsi="Times New Roman"/>
          <w:b w:val="0"/>
          <w:bCs/>
          <w:color w:val="auto"/>
          <w:szCs w:val="20"/>
        </w:rPr>
        <w:fldChar w:fldCharType="end"/>
      </w:r>
    </w:p>
    <w:p w14:paraId="0AE748A4" w14:textId="5D4C23EE" w:rsidR="0087043F" w:rsidRPr="00380C3F" w:rsidRDefault="000D1A59" w:rsidP="0087043F">
      <w:pPr>
        <w:pStyle w:val="Heading2"/>
        <w:spacing w:line="360" w:lineRule="auto"/>
        <w:rPr>
          <w:rFonts w:ascii="Times New Roman" w:hAnsi="Times New Roman"/>
          <w:bCs/>
          <w:i w:val="0"/>
          <w:sz w:val="20"/>
          <w:szCs w:val="20"/>
        </w:rPr>
      </w:pPr>
      <w:bookmarkStart w:id="6" w:name="_Toc41643710"/>
      <w:bookmarkStart w:id="7" w:name="_Toc41643933"/>
      <w:bookmarkStart w:id="8" w:name="_Toc48294082"/>
      <w:r w:rsidRPr="00380C3F">
        <w:rPr>
          <w:rFonts w:ascii="Times New Roman" w:hAnsi="Times New Roman"/>
          <w:bCs/>
          <w:i w:val="0"/>
          <w:sz w:val="20"/>
          <w:szCs w:val="20"/>
        </w:rPr>
        <w:lastRenderedPageBreak/>
        <w:t>Table S</w:t>
      </w:r>
      <w:r w:rsidR="0087043F" w:rsidRPr="00380C3F">
        <w:rPr>
          <w:rFonts w:ascii="Times New Roman" w:hAnsi="Times New Roman"/>
          <w:bCs/>
          <w:i w:val="0"/>
          <w:sz w:val="20"/>
          <w:szCs w:val="20"/>
        </w:rPr>
        <w:t>3 Meal Plan: Intermittent Fasting</w:t>
      </w:r>
      <w:bookmarkEnd w:id="6"/>
      <w:bookmarkEnd w:id="7"/>
      <w:bookmarkEnd w:id="8"/>
      <w:r w:rsidR="005429DD" w:rsidRPr="00380C3F">
        <w:rPr>
          <w:rFonts w:ascii="Times New Roman" w:hAnsi="Times New Roman"/>
          <w:bCs/>
          <w:i w:val="0"/>
          <w:sz w:val="20"/>
          <w:szCs w:val="20"/>
        </w:rPr>
        <w:t xml:space="preserve"> 2:5</w:t>
      </w:r>
    </w:p>
    <w:tbl>
      <w:tblPr>
        <w:tblStyle w:val="PlainTable28"/>
        <w:tblpPr w:leftFromText="180" w:rightFromText="180" w:vertAnchor="text" w:horzAnchor="margin" w:tblpXSpec="center" w:tblpY="97"/>
        <w:tblW w:w="13728" w:type="dxa"/>
        <w:tblLook w:val="04A0" w:firstRow="1" w:lastRow="0" w:firstColumn="1" w:lastColumn="0" w:noHBand="0" w:noVBand="1"/>
      </w:tblPr>
      <w:tblGrid>
        <w:gridCol w:w="1823"/>
        <w:gridCol w:w="1696"/>
        <w:gridCol w:w="1696"/>
        <w:gridCol w:w="1754"/>
        <w:gridCol w:w="1711"/>
        <w:gridCol w:w="1661"/>
        <w:gridCol w:w="1707"/>
        <w:gridCol w:w="1680"/>
      </w:tblGrid>
      <w:tr w:rsidR="00380C3F" w:rsidRPr="00380C3F" w14:paraId="4ECE472F" w14:textId="77777777" w:rsidTr="001A4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3" w:type="dxa"/>
          </w:tcPr>
          <w:p w14:paraId="65DA6E87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br/>
            </w:r>
          </w:p>
        </w:tc>
        <w:tc>
          <w:tcPr>
            <w:tcW w:w="1696" w:type="dxa"/>
          </w:tcPr>
          <w:p w14:paraId="07CF1EAB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Monday *</w:t>
            </w:r>
            <w:r w:rsidRPr="00380C3F">
              <w:rPr>
                <w:b w:val="0"/>
                <w:bCs w:val="0"/>
                <w:color w:val="auto"/>
                <w:sz w:val="20"/>
              </w:rPr>
              <w:br/>
              <w:t>(500-600cal)</w:t>
            </w:r>
          </w:p>
          <w:p w14:paraId="2FD82FA2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1696" w:type="dxa"/>
          </w:tcPr>
          <w:p w14:paraId="13A82575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Tuesday</w:t>
            </w:r>
          </w:p>
        </w:tc>
        <w:tc>
          <w:tcPr>
            <w:tcW w:w="1754" w:type="dxa"/>
          </w:tcPr>
          <w:p w14:paraId="34B1B78C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Wednesday*</w:t>
            </w:r>
            <w:r w:rsidRPr="00380C3F">
              <w:rPr>
                <w:b w:val="0"/>
                <w:bCs w:val="0"/>
                <w:color w:val="auto"/>
                <w:sz w:val="20"/>
              </w:rPr>
              <w:br/>
              <w:t>(500-600cal)</w:t>
            </w:r>
          </w:p>
        </w:tc>
        <w:tc>
          <w:tcPr>
            <w:tcW w:w="1711" w:type="dxa"/>
          </w:tcPr>
          <w:p w14:paraId="20DB389F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Thursday </w:t>
            </w:r>
          </w:p>
        </w:tc>
        <w:tc>
          <w:tcPr>
            <w:tcW w:w="1661" w:type="dxa"/>
          </w:tcPr>
          <w:p w14:paraId="1517FF89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Friday </w:t>
            </w:r>
          </w:p>
        </w:tc>
        <w:tc>
          <w:tcPr>
            <w:tcW w:w="1707" w:type="dxa"/>
          </w:tcPr>
          <w:p w14:paraId="54B2E117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Saturday</w:t>
            </w:r>
          </w:p>
        </w:tc>
        <w:tc>
          <w:tcPr>
            <w:tcW w:w="1680" w:type="dxa"/>
          </w:tcPr>
          <w:p w14:paraId="6D7223A4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Sunday </w:t>
            </w:r>
          </w:p>
        </w:tc>
      </w:tr>
      <w:tr w:rsidR="00380C3F" w:rsidRPr="00380C3F" w14:paraId="58FE274F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3" w:type="dxa"/>
          </w:tcPr>
          <w:p w14:paraId="5A8DB29C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reakfast</w:t>
            </w:r>
          </w:p>
        </w:tc>
        <w:tc>
          <w:tcPr>
            <w:tcW w:w="1696" w:type="dxa"/>
          </w:tcPr>
          <w:p w14:paraId="0909F10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mall skim milk latte</w:t>
            </w:r>
          </w:p>
        </w:tc>
        <w:tc>
          <w:tcPr>
            <w:tcW w:w="1696" w:type="dxa"/>
          </w:tcPr>
          <w:p w14:paraId="5D7051A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ixed berry parfait p106 </w:t>
            </w:r>
          </w:p>
        </w:tc>
        <w:tc>
          <w:tcPr>
            <w:tcW w:w="1754" w:type="dxa"/>
          </w:tcPr>
          <w:p w14:paraId="38F9C27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mall skim milk latte </w:t>
            </w:r>
          </w:p>
        </w:tc>
        <w:tc>
          <w:tcPr>
            <w:tcW w:w="1711" w:type="dxa"/>
          </w:tcPr>
          <w:p w14:paraId="60A65C0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mashed avo on toast with fetta and chilli </w:t>
            </w:r>
          </w:p>
        </w:tc>
        <w:tc>
          <w:tcPr>
            <w:tcW w:w="1661" w:type="dxa"/>
          </w:tcPr>
          <w:p w14:paraId="6925114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hewy banana + oat breakfast cookies </w:t>
            </w:r>
          </w:p>
        </w:tc>
        <w:tc>
          <w:tcPr>
            <w:tcW w:w="1707" w:type="dxa"/>
          </w:tcPr>
          <w:p w14:paraId="4E145BA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exican black bean and corn frittata </w:t>
            </w:r>
          </w:p>
        </w:tc>
        <w:tc>
          <w:tcPr>
            <w:tcW w:w="1680" w:type="dxa"/>
          </w:tcPr>
          <w:p w14:paraId="7E0D22D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hoc-coconut chia puddings </w:t>
            </w:r>
          </w:p>
        </w:tc>
      </w:tr>
      <w:tr w:rsidR="00380C3F" w:rsidRPr="00380C3F" w14:paraId="773BFC29" w14:textId="77777777" w:rsidTr="001A4FF1">
        <w:trPr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3" w:type="dxa"/>
          </w:tcPr>
          <w:p w14:paraId="2936EB20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rning Snack </w:t>
            </w:r>
            <w:r w:rsidRPr="00380C3F">
              <w:rPr>
                <w:b w:val="0"/>
                <w:bCs w:val="0"/>
                <w:color w:val="auto"/>
                <w:sz w:val="20"/>
              </w:rPr>
              <w:br/>
            </w:r>
          </w:p>
        </w:tc>
        <w:tc>
          <w:tcPr>
            <w:tcW w:w="1696" w:type="dxa"/>
          </w:tcPr>
          <w:p w14:paraId="3AE6F3E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Herbal tea + water </w:t>
            </w:r>
          </w:p>
        </w:tc>
        <w:tc>
          <w:tcPr>
            <w:tcW w:w="1696" w:type="dxa"/>
          </w:tcPr>
          <w:p w14:paraId="4927D77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2x bliss balls </w:t>
            </w:r>
          </w:p>
        </w:tc>
        <w:tc>
          <w:tcPr>
            <w:tcW w:w="1754" w:type="dxa"/>
          </w:tcPr>
          <w:p w14:paraId="18827F7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Herbal tea + water </w:t>
            </w:r>
          </w:p>
        </w:tc>
        <w:tc>
          <w:tcPr>
            <w:tcW w:w="1711" w:type="dxa"/>
          </w:tcPr>
          <w:p w14:paraId="61610D1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piece of fruit </w:t>
            </w:r>
          </w:p>
        </w:tc>
        <w:tc>
          <w:tcPr>
            <w:tcW w:w="1661" w:type="dxa"/>
          </w:tcPr>
          <w:p w14:paraId="6340E84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wholegrain crackers and avocado </w:t>
            </w:r>
          </w:p>
        </w:tc>
        <w:tc>
          <w:tcPr>
            <w:tcW w:w="1707" w:type="dxa"/>
          </w:tcPr>
          <w:p w14:paraId="4C1CB8D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</w:t>
            </w:r>
          </w:p>
        </w:tc>
        <w:tc>
          <w:tcPr>
            <w:tcW w:w="1680" w:type="dxa"/>
          </w:tcPr>
          <w:p w14:paraId="04EC45B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Tea/coffee</w:t>
            </w:r>
          </w:p>
        </w:tc>
      </w:tr>
      <w:tr w:rsidR="00380C3F" w:rsidRPr="00380C3F" w14:paraId="60FB3776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3" w:type="dxa"/>
          </w:tcPr>
          <w:p w14:paraId="534599F1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Lunch </w:t>
            </w:r>
          </w:p>
        </w:tc>
        <w:tc>
          <w:tcPr>
            <w:tcW w:w="1696" w:type="dxa"/>
          </w:tcPr>
          <w:p w14:paraId="302FA5D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mashed avo on toast p120</w:t>
            </w:r>
          </w:p>
        </w:tc>
        <w:tc>
          <w:tcPr>
            <w:tcW w:w="1696" w:type="dxa"/>
          </w:tcPr>
          <w:p w14:paraId="2EFAFE0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eftover fish tacos with cabbage salad </w:t>
            </w:r>
          </w:p>
        </w:tc>
        <w:tc>
          <w:tcPr>
            <w:tcW w:w="1754" w:type="dxa"/>
          </w:tcPr>
          <w:p w14:paraId="6DF03E3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eef Pho</w:t>
            </w:r>
          </w:p>
        </w:tc>
        <w:tc>
          <w:tcPr>
            <w:tcW w:w="1711" w:type="dxa"/>
          </w:tcPr>
          <w:p w14:paraId="348F9E7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eftover prawn pad Thai </w:t>
            </w:r>
          </w:p>
        </w:tc>
        <w:tc>
          <w:tcPr>
            <w:tcW w:w="1661" w:type="dxa"/>
          </w:tcPr>
          <w:p w14:paraId="04C031C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eftover Nasi Goreng </w:t>
            </w:r>
          </w:p>
        </w:tc>
        <w:tc>
          <w:tcPr>
            <w:tcW w:w="1707" w:type="dxa"/>
          </w:tcPr>
          <w:p w14:paraId="5C4339C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Vegan grazing platter </w:t>
            </w:r>
          </w:p>
        </w:tc>
        <w:tc>
          <w:tcPr>
            <w:tcW w:w="1680" w:type="dxa"/>
          </w:tcPr>
          <w:p w14:paraId="1A0C328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French style vegetable and lentil soup </w:t>
            </w:r>
            <w:r w:rsidRPr="00380C3F">
              <w:rPr>
                <w:color w:val="auto"/>
                <w:sz w:val="20"/>
              </w:rPr>
              <w:br/>
            </w:r>
          </w:p>
        </w:tc>
      </w:tr>
      <w:tr w:rsidR="00380C3F" w:rsidRPr="00380C3F" w14:paraId="428F17B3" w14:textId="77777777" w:rsidTr="001A4FF1">
        <w:trPr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3" w:type="dxa"/>
          </w:tcPr>
          <w:p w14:paraId="208BA294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Afternoon Snack </w:t>
            </w:r>
          </w:p>
          <w:p w14:paraId="27E8D325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1696" w:type="dxa"/>
          </w:tcPr>
          <w:p w14:paraId="29F901F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mall piece of fruit </w:t>
            </w:r>
          </w:p>
        </w:tc>
        <w:tc>
          <w:tcPr>
            <w:tcW w:w="1696" w:type="dxa"/>
          </w:tcPr>
          <w:p w14:paraId="50CC49A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wholegrain crackers with cheese </w:t>
            </w:r>
          </w:p>
          <w:p w14:paraId="4833447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</w:tc>
        <w:tc>
          <w:tcPr>
            <w:tcW w:w="1754" w:type="dxa"/>
          </w:tcPr>
          <w:p w14:paraId="71D77D0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50g berries + small tub no sugar yoghurt </w:t>
            </w:r>
          </w:p>
        </w:tc>
        <w:tc>
          <w:tcPr>
            <w:tcW w:w="1711" w:type="dxa"/>
          </w:tcPr>
          <w:p w14:paraId="72E4348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small tub yoghurt + sprinkle of seeds &amp; coconut </w:t>
            </w:r>
          </w:p>
        </w:tc>
        <w:tc>
          <w:tcPr>
            <w:tcW w:w="1661" w:type="dxa"/>
          </w:tcPr>
          <w:p w14:paraId="37C122A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good-quality corn chips + guacamole </w:t>
            </w:r>
          </w:p>
        </w:tc>
        <w:tc>
          <w:tcPr>
            <w:tcW w:w="1707" w:type="dxa"/>
          </w:tcPr>
          <w:p w14:paraId="075B05E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piece of fruit </w:t>
            </w:r>
          </w:p>
        </w:tc>
        <w:tc>
          <w:tcPr>
            <w:tcW w:w="1680" w:type="dxa"/>
          </w:tcPr>
          <w:p w14:paraId="49FE79A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ea/coffee + small tub yoghurt </w:t>
            </w:r>
          </w:p>
        </w:tc>
      </w:tr>
      <w:tr w:rsidR="00380C3F" w:rsidRPr="00380C3F" w14:paraId="7AC1F1E5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3" w:type="dxa"/>
          </w:tcPr>
          <w:p w14:paraId="068D01CD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Dinner</w:t>
            </w:r>
          </w:p>
        </w:tc>
        <w:tc>
          <w:tcPr>
            <w:tcW w:w="1696" w:type="dxa"/>
          </w:tcPr>
          <w:p w14:paraId="6A8ACBC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Fish tacos with cabbage salad p164 </w:t>
            </w:r>
          </w:p>
        </w:tc>
        <w:tc>
          <w:tcPr>
            <w:tcW w:w="1696" w:type="dxa"/>
          </w:tcPr>
          <w:p w14:paraId="69B91F0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eef Pho p138</w:t>
            </w:r>
          </w:p>
        </w:tc>
        <w:tc>
          <w:tcPr>
            <w:tcW w:w="1754" w:type="dxa"/>
          </w:tcPr>
          <w:p w14:paraId="7DE8728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rawn Pad Thai </w:t>
            </w:r>
          </w:p>
        </w:tc>
        <w:tc>
          <w:tcPr>
            <w:tcW w:w="1711" w:type="dxa"/>
          </w:tcPr>
          <w:p w14:paraId="597DE80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Nasi Goreng</w:t>
            </w:r>
          </w:p>
        </w:tc>
        <w:tc>
          <w:tcPr>
            <w:tcW w:w="1661" w:type="dxa"/>
          </w:tcPr>
          <w:p w14:paraId="4E3C1A4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apricciosa Pizzas</w:t>
            </w:r>
          </w:p>
        </w:tc>
        <w:tc>
          <w:tcPr>
            <w:tcW w:w="1707" w:type="dxa"/>
          </w:tcPr>
          <w:p w14:paraId="72C8202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Eggplant &amp; ricotta cannelloni </w:t>
            </w:r>
          </w:p>
        </w:tc>
        <w:tc>
          <w:tcPr>
            <w:tcW w:w="1680" w:type="dxa"/>
          </w:tcPr>
          <w:p w14:paraId="028671A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ort of spaghetti and turkey </w:t>
            </w:r>
            <w:r w:rsidRPr="00380C3F">
              <w:rPr>
                <w:color w:val="auto"/>
                <w:sz w:val="20"/>
              </w:rPr>
              <w:lastRenderedPageBreak/>
              <w:t xml:space="preserve">meatballs </w:t>
            </w:r>
            <w:r w:rsidRPr="00380C3F">
              <w:rPr>
                <w:color w:val="auto"/>
                <w:sz w:val="20"/>
              </w:rPr>
              <w:br/>
            </w:r>
          </w:p>
        </w:tc>
      </w:tr>
      <w:tr w:rsidR="00380C3F" w:rsidRPr="00380C3F" w14:paraId="11342533" w14:textId="77777777" w:rsidTr="001A4FF1">
        <w:trPr>
          <w:trHeight w:val="4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3" w:type="dxa"/>
          </w:tcPr>
          <w:p w14:paraId="7D69D82C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lastRenderedPageBreak/>
              <w:t xml:space="preserve">Evening Snack </w:t>
            </w:r>
          </w:p>
        </w:tc>
        <w:tc>
          <w:tcPr>
            <w:tcW w:w="1696" w:type="dxa"/>
          </w:tcPr>
          <w:p w14:paraId="60971C2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Herbal tea </w:t>
            </w:r>
          </w:p>
        </w:tc>
        <w:tc>
          <w:tcPr>
            <w:tcW w:w="1696" w:type="dxa"/>
          </w:tcPr>
          <w:p w14:paraId="2020BE7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erries &amp; yoghurt </w:t>
            </w:r>
          </w:p>
        </w:tc>
        <w:tc>
          <w:tcPr>
            <w:tcW w:w="1754" w:type="dxa"/>
          </w:tcPr>
          <w:p w14:paraId="2338C0F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Herbal tea </w:t>
            </w:r>
          </w:p>
        </w:tc>
        <w:tc>
          <w:tcPr>
            <w:tcW w:w="1711" w:type="dxa"/>
          </w:tcPr>
          <w:p w14:paraId="534E96D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edge of cheese + handful of nuts </w:t>
            </w:r>
          </w:p>
        </w:tc>
        <w:tc>
          <w:tcPr>
            <w:tcW w:w="1661" w:type="dxa"/>
          </w:tcPr>
          <w:p w14:paraId="08FEC12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Homemade hot chocolate </w:t>
            </w:r>
          </w:p>
        </w:tc>
        <w:tc>
          <w:tcPr>
            <w:tcW w:w="1707" w:type="dxa"/>
          </w:tcPr>
          <w:p w14:paraId="3043D9D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hocolate covered strawberries </w:t>
            </w:r>
          </w:p>
        </w:tc>
        <w:tc>
          <w:tcPr>
            <w:tcW w:w="1680" w:type="dxa"/>
          </w:tcPr>
          <w:p w14:paraId="3608F88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iece of fruit </w:t>
            </w:r>
          </w:p>
        </w:tc>
      </w:tr>
    </w:tbl>
    <w:p w14:paraId="2C544B71" w14:textId="47E3E329" w:rsidR="002920AE" w:rsidRPr="00380C3F" w:rsidRDefault="0087043F" w:rsidP="002920AE">
      <w:pPr>
        <w:pStyle w:val="MDPI21heading1"/>
        <w:rPr>
          <w:rFonts w:ascii="Times New Roman" w:hAnsi="Times New Roman"/>
          <w:b w:val="0"/>
          <w:bCs/>
          <w:color w:val="auto"/>
          <w:szCs w:val="20"/>
        </w:rPr>
        <w:sectPr w:rsidR="002920AE" w:rsidRPr="00380C3F" w:rsidSect="001A4FF1">
          <w:pgSz w:w="16838" w:h="11906" w:orient="landscape" w:code="9"/>
          <w:pgMar w:top="1531" w:right="1418" w:bottom="1531" w:left="1077" w:header="1021" w:footer="851" w:gutter="0"/>
          <w:lnNumType w:countBy="1" w:restart="continuous"/>
          <w:pgNumType w:start="1"/>
          <w:cols w:space="425"/>
          <w:titlePg/>
          <w:docGrid w:type="linesAndChars" w:linePitch="326"/>
        </w:sectPr>
      </w:pPr>
      <w:r w:rsidRPr="00380C3F">
        <w:rPr>
          <w:rFonts w:ascii="Times New Roman" w:hAnsi="Times New Roman"/>
          <w:color w:val="auto"/>
        </w:rPr>
        <w:t xml:space="preserve">*refers to ‘fasting days’ where calories are reduced to 500-600kcal. Fasting days are to be non-consecutive. </w:t>
      </w:r>
      <w:r w:rsidRPr="00380C3F">
        <w:rPr>
          <w:rFonts w:ascii="Times New Roman" w:hAnsi="Times New Roman"/>
          <w:color w:val="auto"/>
        </w:rPr>
        <w:br/>
        <w:t>Meal plan from: 16:8 Intermittent Fasting by Jaime Rose Chambers</w:t>
      </w:r>
      <w:r w:rsidR="002920AE" w:rsidRPr="00380C3F">
        <w:rPr>
          <w:rFonts w:ascii="Times New Roman" w:hAnsi="Times New Roman"/>
          <w:color w:val="auto"/>
        </w:rPr>
        <w:t xml:space="preserve">  </w:t>
      </w:r>
      <w:r w:rsidR="0086488D" w:rsidRPr="00380C3F">
        <w:rPr>
          <w:rFonts w:ascii="Times New Roman" w:hAnsi="Times New Roman"/>
          <w:color w:val="auto"/>
        </w:rPr>
        <w:fldChar w:fldCharType="begin"/>
      </w:r>
      <w:r w:rsidR="0086488D" w:rsidRPr="00380C3F">
        <w:rPr>
          <w:rFonts w:ascii="Times New Roman" w:hAnsi="Times New Roman"/>
          <w:color w:val="auto"/>
        </w:rPr>
        <w:instrText xml:space="preserve"> ADDIN EN.CITE &lt;EndNote&gt;&lt;Cite&gt;&lt;Author&gt;Chambers&lt;/Author&gt;&lt;Year&gt;2019&lt;/Year&gt;&lt;RecNum&gt;372&lt;/RecNum&gt;&lt;DisplayText&gt;&lt;style face="superscript"&gt;(3)&lt;/style&gt;&lt;/DisplayText&gt;&lt;record&gt;&lt;rec-number&gt;372&lt;/rec-number&gt;&lt;foreign-keys&gt;&lt;key app="EN" db-id="sw5a9s5ret5rwte2tr2xfrxfdzpeztppxv5w" timestamp="1612500830"&gt;372&lt;/key&gt;&lt;/foreign-keys&gt;&lt;ref-type name="Book"&gt;6&lt;/ref-type&gt;&lt;contributors&gt;&lt;authors&gt;&lt;author&gt;Jaime Rose Chambers&lt;/author&gt;&lt;/authors&gt;&lt;/contributors&gt;&lt;titles&gt;&lt;title&gt; 16 : 8 Intermittent Fasting&lt;/title&gt;&lt;/titles&gt;&lt;pages&gt;208&lt;/pages&gt;&lt;dates&gt;&lt;year&gt;2019&lt;/year&gt;&lt;/dates&gt;&lt;pub-location&gt;Australia &lt;/pub-location&gt;&lt;publisher&gt;Pan Macmillan Australia&lt;/publisher&gt;&lt;isbn&gt;9781760781170&lt;/isbn&gt;&lt;urls&gt;&lt;/urls&gt;&lt;/record&gt;&lt;/Cite&gt;&lt;/EndNote&gt;</w:instrText>
      </w:r>
      <w:r w:rsidR="0086488D" w:rsidRPr="00380C3F">
        <w:rPr>
          <w:rFonts w:ascii="Times New Roman" w:hAnsi="Times New Roman"/>
          <w:color w:val="auto"/>
        </w:rPr>
        <w:fldChar w:fldCharType="separate"/>
      </w:r>
      <w:r w:rsidR="0086488D" w:rsidRPr="00380C3F">
        <w:rPr>
          <w:rFonts w:ascii="Times New Roman" w:hAnsi="Times New Roman"/>
          <w:noProof/>
          <w:color w:val="auto"/>
          <w:vertAlign w:val="superscript"/>
        </w:rPr>
        <w:t>(3)</w:t>
      </w:r>
      <w:r w:rsidR="0086488D" w:rsidRPr="00380C3F">
        <w:rPr>
          <w:rFonts w:ascii="Times New Roman" w:hAnsi="Times New Roman"/>
          <w:color w:val="auto"/>
        </w:rPr>
        <w:fldChar w:fldCharType="end"/>
      </w:r>
    </w:p>
    <w:p w14:paraId="114A6DFB" w14:textId="3EEE6417" w:rsidR="0087043F" w:rsidRPr="00380C3F" w:rsidRDefault="000D1A59" w:rsidP="0087043F">
      <w:pPr>
        <w:pStyle w:val="Heading2"/>
        <w:spacing w:line="360" w:lineRule="auto"/>
        <w:rPr>
          <w:rFonts w:ascii="Times New Roman" w:hAnsi="Times New Roman"/>
          <w:bCs/>
          <w:i w:val="0"/>
          <w:sz w:val="20"/>
          <w:szCs w:val="20"/>
        </w:rPr>
      </w:pPr>
      <w:bookmarkStart w:id="9" w:name="_Toc41643711"/>
      <w:bookmarkStart w:id="10" w:name="_Toc41643934"/>
      <w:bookmarkStart w:id="11" w:name="_Toc48294083"/>
      <w:r w:rsidRPr="00380C3F">
        <w:rPr>
          <w:rFonts w:ascii="Times New Roman" w:hAnsi="Times New Roman"/>
          <w:bCs/>
          <w:i w:val="0"/>
          <w:sz w:val="20"/>
          <w:szCs w:val="20"/>
        </w:rPr>
        <w:lastRenderedPageBreak/>
        <w:t>Table S</w:t>
      </w:r>
      <w:r w:rsidR="0087043F" w:rsidRPr="00380C3F">
        <w:rPr>
          <w:rFonts w:ascii="Times New Roman" w:hAnsi="Times New Roman"/>
          <w:bCs/>
          <w:i w:val="0"/>
          <w:sz w:val="20"/>
          <w:szCs w:val="20"/>
        </w:rPr>
        <w:t>4 Food List: 8WW</w:t>
      </w:r>
      <w:bookmarkEnd w:id="9"/>
      <w:bookmarkEnd w:id="10"/>
      <w:bookmarkEnd w:id="11"/>
    </w:p>
    <w:p w14:paraId="6F69EBFB" w14:textId="77777777" w:rsidR="0087043F" w:rsidRPr="00380C3F" w:rsidRDefault="0087043F" w:rsidP="0087043F">
      <w:pPr>
        <w:pStyle w:val="MDPI21heading1"/>
        <w:rPr>
          <w:rFonts w:ascii="Times New Roman" w:hAnsi="Times New Roman"/>
          <w:b w:val="0"/>
          <w:bCs/>
          <w:color w:val="auto"/>
          <w:szCs w:val="20"/>
        </w:rPr>
      </w:pPr>
      <w:r w:rsidRPr="00380C3F">
        <w:rPr>
          <w:rFonts w:ascii="Times New Roman" w:hAnsi="Times New Roman"/>
          <w:color w:val="auto"/>
          <w:szCs w:val="20"/>
        </w:rPr>
        <w:t>Food list from: 8 Weeks to Wow by Emilie Brabon-Hames</w:t>
      </w:r>
    </w:p>
    <w:tbl>
      <w:tblPr>
        <w:tblStyle w:val="PlainTable214"/>
        <w:tblpPr w:leftFromText="180" w:rightFromText="180" w:vertAnchor="text" w:horzAnchor="margin" w:tblpXSpec="center" w:tblpY="-269"/>
        <w:tblW w:w="14034" w:type="dxa"/>
        <w:tblLook w:val="04A0" w:firstRow="1" w:lastRow="0" w:firstColumn="1" w:lastColumn="0" w:noHBand="0" w:noVBand="1"/>
      </w:tblPr>
      <w:tblGrid>
        <w:gridCol w:w="2835"/>
        <w:gridCol w:w="2972"/>
        <w:gridCol w:w="2845"/>
        <w:gridCol w:w="2693"/>
        <w:gridCol w:w="2689"/>
      </w:tblGrid>
      <w:tr w:rsidR="00380C3F" w:rsidRPr="00380C3F" w14:paraId="19F545E9" w14:textId="77777777" w:rsidTr="001A4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4D8EE60F" w14:textId="77777777" w:rsidR="0087043F" w:rsidRPr="00380C3F" w:rsidRDefault="0087043F" w:rsidP="001A4FF1">
            <w:pPr>
              <w:spacing w:line="360" w:lineRule="auto"/>
              <w:jc w:val="center"/>
              <w:rPr>
                <w:color w:val="auto"/>
                <w:sz w:val="20"/>
              </w:rPr>
            </w:pPr>
            <w:bookmarkStart w:id="12" w:name="_Hlk41582265"/>
            <w:r w:rsidRPr="00380C3F">
              <w:rPr>
                <w:color w:val="auto"/>
                <w:sz w:val="20"/>
              </w:rPr>
              <w:lastRenderedPageBreak/>
              <w:t>Week 1 &amp; 2</w:t>
            </w:r>
          </w:p>
        </w:tc>
        <w:tc>
          <w:tcPr>
            <w:tcW w:w="2972" w:type="dxa"/>
          </w:tcPr>
          <w:p w14:paraId="7E1C9A3F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Week 3</w:t>
            </w:r>
          </w:p>
        </w:tc>
        <w:tc>
          <w:tcPr>
            <w:tcW w:w="2845" w:type="dxa"/>
          </w:tcPr>
          <w:p w14:paraId="2A566A0F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Week 4</w:t>
            </w:r>
          </w:p>
        </w:tc>
        <w:tc>
          <w:tcPr>
            <w:tcW w:w="2693" w:type="dxa"/>
          </w:tcPr>
          <w:p w14:paraId="502F8F00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Week 5 &amp; 6</w:t>
            </w:r>
          </w:p>
        </w:tc>
        <w:tc>
          <w:tcPr>
            <w:tcW w:w="2689" w:type="dxa"/>
          </w:tcPr>
          <w:p w14:paraId="4B8DCCC4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Week 7 &amp; 8</w:t>
            </w:r>
          </w:p>
        </w:tc>
      </w:tr>
      <w:tr w:rsidR="00380C3F" w:rsidRPr="00380C3F" w14:paraId="1D760E93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7187B2CA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Compulsory Greens</w:t>
            </w:r>
          </w:p>
          <w:p w14:paraId="7DE2E398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175g/day</w:t>
            </w:r>
          </w:p>
          <w:p w14:paraId="044233EF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aby spinach, celery, cucumber, lettuce, watercress</w:t>
            </w:r>
          </w:p>
        </w:tc>
        <w:tc>
          <w:tcPr>
            <w:tcW w:w="2972" w:type="dxa"/>
          </w:tcPr>
          <w:p w14:paraId="7ACF191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ompulsory Greens</w:t>
            </w:r>
          </w:p>
          <w:p w14:paraId="760242D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75g/day</w:t>
            </w:r>
          </w:p>
          <w:p w14:paraId="4FCB615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by spinach, celery, cucumber, lettuce, watercress</w:t>
            </w:r>
          </w:p>
        </w:tc>
        <w:tc>
          <w:tcPr>
            <w:tcW w:w="2845" w:type="dxa"/>
          </w:tcPr>
          <w:p w14:paraId="4863013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ompulsory Greens</w:t>
            </w:r>
          </w:p>
          <w:p w14:paraId="1933031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75g/day</w:t>
            </w:r>
          </w:p>
          <w:p w14:paraId="550B185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by spinach, celery, cucumber, lettuce, watercress</w:t>
            </w:r>
          </w:p>
        </w:tc>
        <w:tc>
          <w:tcPr>
            <w:tcW w:w="2693" w:type="dxa"/>
          </w:tcPr>
          <w:p w14:paraId="25B2CE2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ompulsory Greens</w:t>
            </w:r>
          </w:p>
          <w:p w14:paraId="579A84C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75g/day</w:t>
            </w:r>
          </w:p>
          <w:p w14:paraId="5DE3C5D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by spinach, celery, cucumber, lettuce, watercress</w:t>
            </w:r>
          </w:p>
        </w:tc>
        <w:tc>
          <w:tcPr>
            <w:tcW w:w="2689" w:type="dxa"/>
          </w:tcPr>
          <w:p w14:paraId="062AA2C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ompulsory Greens</w:t>
            </w:r>
          </w:p>
          <w:p w14:paraId="2CB2761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75g/day</w:t>
            </w:r>
          </w:p>
          <w:p w14:paraId="55684D9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by spinach, celery, cucumber, lettuce, watercress</w:t>
            </w:r>
          </w:p>
        </w:tc>
      </w:tr>
      <w:tr w:rsidR="00380C3F" w:rsidRPr="00380C3F" w14:paraId="21FB6247" w14:textId="77777777" w:rsidTr="001A4FF1">
        <w:trPr>
          <w:trHeight w:val="6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5519DA05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Vegetables</w:t>
            </w:r>
          </w:p>
          <w:p w14:paraId="5BCDC9A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175g/day</w:t>
            </w:r>
          </w:p>
          <w:p w14:paraId="00BD2133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Asparagus, avocado, bean sprouts, bok choy, capsicum, eggplant, English spinach, fennel, mushrooms, okra, onion, radish zucchini</w:t>
            </w:r>
          </w:p>
        </w:tc>
        <w:tc>
          <w:tcPr>
            <w:tcW w:w="2972" w:type="dxa"/>
          </w:tcPr>
          <w:p w14:paraId="72AF50BB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Vegetables</w:t>
            </w:r>
          </w:p>
          <w:p w14:paraId="4AB9006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75g/day</w:t>
            </w:r>
          </w:p>
          <w:p w14:paraId="36517F8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sparagus, avocado, bean sprouts, bok choy, capsicum, eggplant, English spinach, fennel, mushrooms, okra, onion, radish zucchini</w:t>
            </w:r>
          </w:p>
        </w:tc>
        <w:tc>
          <w:tcPr>
            <w:tcW w:w="2845" w:type="dxa"/>
          </w:tcPr>
          <w:p w14:paraId="6F955D0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Vegetables</w:t>
            </w:r>
          </w:p>
          <w:p w14:paraId="501E448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75g/day</w:t>
            </w:r>
          </w:p>
          <w:p w14:paraId="34380CC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sparagus, avocado, bean sprouts, bok choy, capsicum, eggplant, English spinach, fennel, mushrooms, okra, onion, radish zucchini</w:t>
            </w:r>
          </w:p>
        </w:tc>
        <w:tc>
          <w:tcPr>
            <w:tcW w:w="2693" w:type="dxa"/>
          </w:tcPr>
          <w:p w14:paraId="654EA29A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Vegetables</w:t>
            </w:r>
          </w:p>
          <w:p w14:paraId="14C0E14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75g/day</w:t>
            </w:r>
          </w:p>
          <w:p w14:paraId="468E8FB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sparagus, avocado, bean sprouts, bok choy, capsicum, eggplant, English spinach, fennel, mushrooms, okra, onion, radish zucchini</w:t>
            </w:r>
          </w:p>
        </w:tc>
        <w:tc>
          <w:tcPr>
            <w:tcW w:w="2689" w:type="dxa"/>
          </w:tcPr>
          <w:p w14:paraId="662C718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Vegetables</w:t>
            </w:r>
          </w:p>
          <w:p w14:paraId="520BAF77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75g/day</w:t>
            </w:r>
          </w:p>
          <w:p w14:paraId="2557524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sparagus, avocado, bean sprouts, bok choy, capsicum, eggplant, English spinach, fennel, mushrooms, okra, onion, radish zucchini</w:t>
            </w:r>
          </w:p>
        </w:tc>
      </w:tr>
      <w:tr w:rsidR="00380C3F" w:rsidRPr="00380C3F" w14:paraId="3B94F9BA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43F60F64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Meats &amp; Seafood</w:t>
            </w:r>
          </w:p>
          <w:p w14:paraId="51B941C0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250g/3x day</w:t>
            </w:r>
          </w:p>
          <w:p w14:paraId="4B1C3519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eef, chicken, fish, kangaroo, lamb, pork, low-fat ham/bacon, smoked salmon, turkey</w:t>
            </w:r>
          </w:p>
        </w:tc>
        <w:tc>
          <w:tcPr>
            <w:tcW w:w="2972" w:type="dxa"/>
          </w:tcPr>
          <w:p w14:paraId="142DCB7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eats &amp; Seafood</w:t>
            </w:r>
          </w:p>
          <w:p w14:paraId="3BE33D5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50g/3x day</w:t>
            </w:r>
          </w:p>
          <w:p w14:paraId="17B60E4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eef, chicken, fish, kangaroo, lamb, pork, low-fat ham/bacon, smoked salmon, turkey</w:t>
            </w:r>
          </w:p>
        </w:tc>
        <w:tc>
          <w:tcPr>
            <w:tcW w:w="2845" w:type="dxa"/>
          </w:tcPr>
          <w:p w14:paraId="3E4E661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eats &amp; Seafood</w:t>
            </w:r>
          </w:p>
          <w:p w14:paraId="60AECE2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50g/3x day</w:t>
            </w:r>
          </w:p>
          <w:p w14:paraId="2D27938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eef, chicken, fish, kangaroo, lamb, pork, low-fat ham/bacon, smoked salmon, turkey</w:t>
            </w:r>
          </w:p>
        </w:tc>
        <w:tc>
          <w:tcPr>
            <w:tcW w:w="2693" w:type="dxa"/>
          </w:tcPr>
          <w:p w14:paraId="6254327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eats &amp; Seafood</w:t>
            </w:r>
          </w:p>
          <w:p w14:paraId="5321839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50g/3x day</w:t>
            </w:r>
          </w:p>
          <w:p w14:paraId="47C2B2D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eef, chicken, fish, kangaroo, lamb, pork, low-fat ham/bacon, smoked salmon, turkey</w:t>
            </w:r>
          </w:p>
        </w:tc>
        <w:tc>
          <w:tcPr>
            <w:tcW w:w="2689" w:type="dxa"/>
          </w:tcPr>
          <w:p w14:paraId="1354B52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eats &amp; Seafood</w:t>
            </w:r>
          </w:p>
          <w:p w14:paraId="33B6967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250g/3x day</w:t>
            </w:r>
          </w:p>
          <w:p w14:paraId="7EB6883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eef, chicken, fish, kangaroo, lamb, pork, low-fat ham/bacon, smoked salmon, turkey</w:t>
            </w:r>
          </w:p>
        </w:tc>
      </w:tr>
      <w:tr w:rsidR="00380C3F" w:rsidRPr="00380C3F" w14:paraId="754A9285" w14:textId="77777777" w:rsidTr="001A4FF1">
        <w:trPr>
          <w:trHeight w:val="6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5D3D3AB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Dairy &amp; Eggs</w:t>
            </w:r>
          </w:p>
          <w:p w14:paraId="1101AE9C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Low fat cheeses, quark, ricotta, egg whites, milk (skim/fat-free), sour cream, unsweetened dairy-free milks</w:t>
            </w:r>
          </w:p>
        </w:tc>
        <w:tc>
          <w:tcPr>
            <w:tcW w:w="2972" w:type="dxa"/>
          </w:tcPr>
          <w:p w14:paraId="0894586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Dairy &amp; Eggs</w:t>
            </w:r>
          </w:p>
          <w:p w14:paraId="3E0F8CE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ow fat cheeses, quark, ricotta, egg whites, milk (skim/fat-free), sour cream, unsweetened dairy-free milks</w:t>
            </w:r>
          </w:p>
        </w:tc>
        <w:tc>
          <w:tcPr>
            <w:tcW w:w="2845" w:type="dxa"/>
          </w:tcPr>
          <w:p w14:paraId="759D69E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Dairy &amp; Eggs</w:t>
            </w:r>
          </w:p>
          <w:p w14:paraId="32F5E4D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ow fat cheeses, quark, ricotta, egg whites, milk (skim/fat-free), sour cream, unsweetened dairy-free milks</w:t>
            </w:r>
          </w:p>
        </w:tc>
        <w:tc>
          <w:tcPr>
            <w:tcW w:w="2693" w:type="dxa"/>
          </w:tcPr>
          <w:p w14:paraId="1E59F9F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Dairy &amp; Eggs</w:t>
            </w:r>
          </w:p>
          <w:p w14:paraId="7CD7EA2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ow fat cheeses, quark, ricotta, egg whites, milk (skim/fat-free), sour cream, unsweetened dairy-free milks</w:t>
            </w:r>
          </w:p>
        </w:tc>
        <w:tc>
          <w:tcPr>
            <w:tcW w:w="2689" w:type="dxa"/>
          </w:tcPr>
          <w:p w14:paraId="023E9717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Dairy &amp; Eggs</w:t>
            </w:r>
          </w:p>
          <w:p w14:paraId="3636F46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ow fat cheeses, quark, ricotta, egg whites, milk (skim/fat-free), sour cream, unsweetened dairy-free milks</w:t>
            </w:r>
          </w:p>
        </w:tc>
      </w:tr>
      <w:tr w:rsidR="00380C3F" w:rsidRPr="00380C3F" w14:paraId="4756CD5B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Merge w:val="restart"/>
          </w:tcPr>
          <w:p w14:paraId="48E3E244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reads, noodles &amp; grains</w:t>
            </w:r>
          </w:p>
          <w:p w14:paraId="696C1E8C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1x day</w:t>
            </w:r>
          </w:p>
          <w:p w14:paraId="73DCC483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lastRenderedPageBreak/>
              <w:t>Protein bread co &amp; pizza bases konjac, slendier or shirataki noodles, konjac rice</w:t>
            </w:r>
          </w:p>
        </w:tc>
        <w:tc>
          <w:tcPr>
            <w:tcW w:w="2972" w:type="dxa"/>
          </w:tcPr>
          <w:p w14:paraId="776BC5C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Breads, noodles &amp; grains</w:t>
            </w:r>
          </w:p>
          <w:p w14:paraId="7C8E7A2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day</w:t>
            </w:r>
          </w:p>
          <w:p w14:paraId="00F1A39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Protein bread co &amp; pizza bases konjac, slendier or shirataki noodles, konjac rice</w:t>
            </w:r>
          </w:p>
        </w:tc>
        <w:tc>
          <w:tcPr>
            <w:tcW w:w="2845" w:type="dxa"/>
          </w:tcPr>
          <w:p w14:paraId="511E3F0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Breads, noodles &amp; grains</w:t>
            </w:r>
          </w:p>
          <w:p w14:paraId="1064176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day</w:t>
            </w:r>
          </w:p>
          <w:p w14:paraId="6AE3A4E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Protein bread co &amp; pizza bases konjac, slendier or shirataki noodles, konjac rice</w:t>
            </w:r>
          </w:p>
        </w:tc>
        <w:tc>
          <w:tcPr>
            <w:tcW w:w="2693" w:type="dxa"/>
          </w:tcPr>
          <w:p w14:paraId="3A396EB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Breads, noodles &amp; grains</w:t>
            </w:r>
          </w:p>
          <w:p w14:paraId="4858F24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day</w:t>
            </w:r>
          </w:p>
          <w:p w14:paraId="1753E73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Protein bread co &amp; pizza bases konjac, slendier or shirataki noodles, konjac rice</w:t>
            </w:r>
          </w:p>
        </w:tc>
        <w:tc>
          <w:tcPr>
            <w:tcW w:w="2689" w:type="dxa"/>
          </w:tcPr>
          <w:p w14:paraId="08DAC74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Breads, noodles &amp; grains</w:t>
            </w:r>
          </w:p>
          <w:p w14:paraId="4C1BF0D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day</w:t>
            </w:r>
          </w:p>
          <w:p w14:paraId="66F45B1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Protein bread co &amp; pizza bases konjac, slendier or shirataki noodles, konjac rice</w:t>
            </w:r>
          </w:p>
        </w:tc>
      </w:tr>
      <w:tr w:rsidR="00380C3F" w:rsidRPr="00380C3F" w14:paraId="0B1BBFE0" w14:textId="77777777" w:rsidTr="001A4FF1">
        <w:trPr>
          <w:trHeight w:val="4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Merge/>
          </w:tcPr>
          <w:p w14:paraId="6810F3A6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2972" w:type="dxa"/>
            <w:vMerge w:val="restart"/>
          </w:tcPr>
          <w:p w14:paraId="6D600E1B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Nuts</w:t>
            </w:r>
          </w:p>
          <w:p w14:paraId="190A03B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5 almonds (every second day)</w:t>
            </w:r>
          </w:p>
        </w:tc>
        <w:tc>
          <w:tcPr>
            <w:tcW w:w="2845" w:type="dxa"/>
          </w:tcPr>
          <w:p w14:paraId="303E531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Nuts</w:t>
            </w:r>
          </w:p>
          <w:p w14:paraId="62063C4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5 almonds (every second day)</w:t>
            </w:r>
          </w:p>
        </w:tc>
        <w:tc>
          <w:tcPr>
            <w:tcW w:w="2693" w:type="dxa"/>
          </w:tcPr>
          <w:p w14:paraId="244315A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Nuts</w:t>
            </w:r>
          </w:p>
          <w:p w14:paraId="3CA1B747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5 almonds (every second day)</w:t>
            </w:r>
          </w:p>
        </w:tc>
        <w:tc>
          <w:tcPr>
            <w:tcW w:w="2689" w:type="dxa"/>
          </w:tcPr>
          <w:p w14:paraId="2300E6F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Nuts</w:t>
            </w:r>
          </w:p>
          <w:p w14:paraId="74A8CF0B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5 almonds (every second day)</w:t>
            </w:r>
          </w:p>
        </w:tc>
      </w:tr>
      <w:tr w:rsidR="00380C3F" w:rsidRPr="00380C3F" w14:paraId="034EB8F5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Merge/>
          </w:tcPr>
          <w:p w14:paraId="429CB6FD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2972" w:type="dxa"/>
            <w:vMerge/>
          </w:tcPr>
          <w:p w14:paraId="1124CDB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</w:tc>
        <w:tc>
          <w:tcPr>
            <w:tcW w:w="2845" w:type="dxa"/>
          </w:tcPr>
          <w:p w14:paraId="4BF5D6F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Grains/Corn</w:t>
            </w:r>
          </w:p>
          <w:p w14:paraId="31441BD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serving on Sat or Sun</w:t>
            </w:r>
          </w:p>
          <w:p w14:paraId="1CEBFE3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rown rice, buckwheat, couscous, lentils, oats, quinoa, corn</w:t>
            </w:r>
          </w:p>
        </w:tc>
        <w:tc>
          <w:tcPr>
            <w:tcW w:w="2693" w:type="dxa"/>
          </w:tcPr>
          <w:p w14:paraId="24843CE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Grains/Corn</w:t>
            </w:r>
          </w:p>
          <w:p w14:paraId="00222BB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serving on Sat or Sun</w:t>
            </w:r>
          </w:p>
          <w:p w14:paraId="39F4AAC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rown rice, buckwheat, couscous, lentils, oats, quinoa, corn</w:t>
            </w:r>
          </w:p>
        </w:tc>
        <w:tc>
          <w:tcPr>
            <w:tcW w:w="2689" w:type="dxa"/>
          </w:tcPr>
          <w:p w14:paraId="7A4797A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Grains/Corn</w:t>
            </w:r>
          </w:p>
          <w:p w14:paraId="2793208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serving Tuesdays, Thursdays &amp; Saturdays</w:t>
            </w:r>
          </w:p>
          <w:p w14:paraId="525433A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rown rice, buckwheat, couscous, lentils, oats, quinoa, corn</w:t>
            </w:r>
          </w:p>
        </w:tc>
      </w:tr>
      <w:tr w:rsidR="00380C3F" w:rsidRPr="00380C3F" w14:paraId="246D47E3" w14:textId="77777777" w:rsidTr="001A4FF1">
        <w:trPr>
          <w:trHeight w:val="8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Merge/>
          </w:tcPr>
          <w:p w14:paraId="7E1A4B51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2972" w:type="dxa"/>
            <w:vMerge/>
          </w:tcPr>
          <w:p w14:paraId="51C86B1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</w:tc>
        <w:tc>
          <w:tcPr>
            <w:tcW w:w="2845" w:type="dxa"/>
          </w:tcPr>
          <w:p w14:paraId="10C174A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Fruit</w:t>
            </w:r>
          </w:p>
          <w:p w14:paraId="68A3F01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portion on Sat on Sun</w:t>
            </w:r>
          </w:p>
          <w:p w14:paraId="743EBDFB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, banana, orange, peach, mango</w:t>
            </w:r>
          </w:p>
        </w:tc>
        <w:tc>
          <w:tcPr>
            <w:tcW w:w="2693" w:type="dxa"/>
          </w:tcPr>
          <w:p w14:paraId="260B2A4A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Fruit</w:t>
            </w:r>
          </w:p>
          <w:p w14:paraId="1562262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portion Mon, Wed, Fri &amp; Sun</w:t>
            </w:r>
          </w:p>
          <w:p w14:paraId="715DCA9A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, banana, orange, peach, mango</w:t>
            </w:r>
          </w:p>
        </w:tc>
        <w:tc>
          <w:tcPr>
            <w:tcW w:w="2689" w:type="dxa"/>
          </w:tcPr>
          <w:p w14:paraId="3632777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Fruit</w:t>
            </w:r>
          </w:p>
          <w:p w14:paraId="491F1F3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1x portion Mon, Wed, Fri &amp; Sun</w:t>
            </w:r>
          </w:p>
          <w:p w14:paraId="49FDB09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, banana, orange, peach, mango</w:t>
            </w:r>
          </w:p>
        </w:tc>
      </w:tr>
      <w:bookmarkEnd w:id="12"/>
    </w:tbl>
    <w:p w14:paraId="0F6B8292" w14:textId="1199CA16" w:rsidR="0087043F" w:rsidRPr="00380C3F" w:rsidRDefault="0087043F" w:rsidP="0087043F">
      <w:pPr>
        <w:rPr>
          <w:color w:val="auto"/>
        </w:rPr>
      </w:pPr>
    </w:p>
    <w:bookmarkStart w:id="13" w:name="_Toc48294079"/>
    <w:p w14:paraId="2B7D3543" w14:textId="2BE080F7" w:rsidR="008A6AAD" w:rsidRPr="00380C3F" w:rsidRDefault="008A6AAD" w:rsidP="0087043F">
      <w:pPr>
        <w:pStyle w:val="Heading2"/>
        <w:spacing w:line="360" w:lineRule="auto"/>
        <w:rPr>
          <w:rFonts w:ascii="Times New Roman" w:hAnsi="Times New Roman"/>
          <w:bCs/>
          <w:i w:val="0"/>
          <w:sz w:val="20"/>
          <w:szCs w:val="20"/>
        </w:rPr>
      </w:pPr>
      <w:r w:rsidRPr="00380C3F">
        <w:rPr>
          <w:rFonts w:ascii="Times New Roman" w:hAnsi="Times New Roman"/>
          <w:bCs/>
          <w:i w:val="0"/>
          <w:sz w:val="20"/>
          <w:szCs w:val="20"/>
        </w:rPr>
        <w:fldChar w:fldCharType="begin"/>
      </w:r>
      <w:r w:rsidRPr="00380C3F">
        <w:rPr>
          <w:rFonts w:ascii="Times New Roman" w:hAnsi="Times New Roman"/>
          <w:bCs/>
          <w:i w:val="0"/>
          <w:sz w:val="20"/>
          <w:szCs w:val="20"/>
        </w:rPr>
        <w:instrText xml:space="preserve"> ADDIN EN.CITE &lt;EndNote&gt;&lt;Cite&gt;&lt;Author&gt;Emilie Brabon-Hames &amp;amp; Chief Brabon&lt;/Author&gt;&lt;Year&gt;2018&lt;/Year&gt;&lt;RecNum&gt;370&lt;/RecNum&gt;&lt;DisplayText&gt;&lt;style face="superscript"&gt;(4)&lt;/style&gt;&lt;/DisplayText&gt;&lt;record&gt;&lt;rec-number&gt;370&lt;/rec-number&gt;&lt;foreign-keys&gt;&lt;key app="EN" db-id="sw5a9s5ret5rwte2tr2xfrxfdzpeztppxv5w" timestamp="1612500599"&gt;370&lt;/key&gt;&lt;/foreign-keys&gt;&lt;ref-type name="Book"&gt;6&lt;/ref-type&gt;&lt;contributors&gt;&lt;authors&gt;&lt;author&gt;Emilie Brabon-Hames &amp;amp; Chief Brabon,&lt;/author&gt;&lt;/authors&gt;&lt;/contributors&gt;&lt;titles&gt;&lt;title&gt;8 Weeks To Wow. Transform your life with the ultimate workout, nutrition and motivational plan&lt;/title&gt;&lt;/titles&gt;&lt;pages&gt;224&lt;/pages&gt;&lt;dates&gt;&lt;year&gt;2018&lt;/year&gt;&lt;/dates&gt;&lt;pub-location&gt;Australia&lt;/pub-location&gt;&lt;publisher&gt;Murdoch Books&lt;/publisher&gt;&lt;isbn&gt;781760523732&lt;/isbn&gt;&lt;urls&gt;&lt;/urls&gt;&lt;/record&gt;&lt;/Cite&gt;&lt;/EndNote&gt;</w:instrText>
      </w:r>
      <w:r w:rsidRPr="00380C3F">
        <w:rPr>
          <w:rFonts w:ascii="Times New Roman" w:hAnsi="Times New Roman"/>
          <w:bCs/>
          <w:i w:val="0"/>
          <w:sz w:val="20"/>
          <w:szCs w:val="20"/>
        </w:rPr>
        <w:fldChar w:fldCharType="separate"/>
      </w:r>
      <w:r w:rsidRPr="00380C3F">
        <w:rPr>
          <w:rFonts w:ascii="Times New Roman" w:hAnsi="Times New Roman"/>
          <w:bCs/>
          <w:i w:val="0"/>
          <w:noProof/>
          <w:sz w:val="20"/>
          <w:szCs w:val="20"/>
          <w:vertAlign w:val="superscript"/>
        </w:rPr>
        <w:t>(4)</w:t>
      </w:r>
      <w:r w:rsidRPr="00380C3F">
        <w:rPr>
          <w:rFonts w:ascii="Times New Roman" w:hAnsi="Times New Roman"/>
          <w:bCs/>
          <w:i w:val="0"/>
          <w:sz w:val="20"/>
          <w:szCs w:val="20"/>
        </w:rPr>
        <w:fldChar w:fldCharType="end"/>
      </w:r>
    </w:p>
    <w:p w14:paraId="5C22154C" w14:textId="77777777" w:rsidR="008A6AAD" w:rsidRPr="00380C3F" w:rsidRDefault="008A6AAD" w:rsidP="008A6AAD">
      <w:pPr>
        <w:pStyle w:val="BodyText"/>
        <w:rPr>
          <w:color w:val="auto"/>
          <w:lang w:eastAsia="en-US"/>
        </w:rPr>
      </w:pPr>
    </w:p>
    <w:p w14:paraId="2A7CC9DF" w14:textId="2A8AD795" w:rsidR="0087043F" w:rsidRPr="00380C3F" w:rsidRDefault="000D1A59" w:rsidP="0087043F">
      <w:pPr>
        <w:pStyle w:val="Heading2"/>
        <w:spacing w:line="360" w:lineRule="auto"/>
        <w:rPr>
          <w:rFonts w:ascii="Times New Roman" w:hAnsi="Times New Roman"/>
          <w:bCs/>
          <w:i w:val="0"/>
          <w:sz w:val="20"/>
          <w:szCs w:val="20"/>
        </w:rPr>
      </w:pPr>
      <w:r w:rsidRPr="00380C3F">
        <w:rPr>
          <w:rFonts w:ascii="Times New Roman" w:hAnsi="Times New Roman"/>
          <w:bCs/>
          <w:i w:val="0"/>
          <w:sz w:val="20"/>
          <w:szCs w:val="20"/>
        </w:rPr>
        <w:lastRenderedPageBreak/>
        <w:t>Table S</w:t>
      </w:r>
      <w:r w:rsidR="0087043F" w:rsidRPr="00380C3F">
        <w:rPr>
          <w:rFonts w:ascii="Times New Roman" w:hAnsi="Times New Roman"/>
          <w:bCs/>
          <w:i w:val="0"/>
          <w:sz w:val="20"/>
          <w:szCs w:val="20"/>
        </w:rPr>
        <w:t>5 Meal Plan: Optifast</w:t>
      </w:r>
      <w:bookmarkEnd w:id="13"/>
    </w:p>
    <w:tbl>
      <w:tblPr>
        <w:tblStyle w:val="PlainTable28"/>
        <w:tblpPr w:leftFromText="180" w:rightFromText="180" w:vertAnchor="text" w:horzAnchor="margin" w:tblpXSpec="center" w:tblpY="97"/>
        <w:tblW w:w="14204" w:type="dxa"/>
        <w:tblLook w:val="04A0" w:firstRow="1" w:lastRow="0" w:firstColumn="1" w:lastColumn="0" w:noHBand="0" w:noVBand="1"/>
      </w:tblPr>
      <w:tblGrid>
        <w:gridCol w:w="1604"/>
        <w:gridCol w:w="2013"/>
        <w:gridCol w:w="1743"/>
        <w:gridCol w:w="1802"/>
        <w:gridCol w:w="1759"/>
        <w:gridCol w:w="1707"/>
        <w:gridCol w:w="1754"/>
        <w:gridCol w:w="1822"/>
      </w:tblGrid>
      <w:tr w:rsidR="00380C3F" w:rsidRPr="00380C3F" w14:paraId="7F1E05A6" w14:textId="77777777" w:rsidTr="001A4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4" w:type="dxa"/>
          </w:tcPr>
          <w:p w14:paraId="105937A5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  </w:t>
            </w:r>
          </w:p>
        </w:tc>
        <w:tc>
          <w:tcPr>
            <w:tcW w:w="2013" w:type="dxa"/>
          </w:tcPr>
          <w:p w14:paraId="49B8814B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nday </w:t>
            </w:r>
          </w:p>
        </w:tc>
        <w:tc>
          <w:tcPr>
            <w:tcW w:w="1743" w:type="dxa"/>
          </w:tcPr>
          <w:p w14:paraId="4644F79B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Tuesday</w:t>
            </w:r>
          </w:p>
        </w:tc>
        <w:tc>
          <w:tcPr>
            <w:tcW w:w="1802" w:type="dxa"/>
          </w:tcPr>
          <w:p w14:paraId="5EDBDB96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Wednesday</w:t>
            </w:r>
          </w:p>
        </w:tc>
        <w:tc>
          <w:tcPr>
            <w:tcW w:w="1759" w:type="dxa"/>
          </w:tcPr>
          <w:p w14:paraId="3383E102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Thursday </w:t>
            </w:r>
          </w:p>
        </w:tc>
        <w:tc>
          <w:tcPr>
            <w:tcW w:w="1707" w:type="dxa"/>
          </w:tcPr>
          <w:p w14:paraId="655BE98F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Friday </w:t>
            </w:r>
          </w:p>
        </w:tc>
        <w:tc>
          <w:tcPr>
            <w:tcW w:w="1754" w:type="dxa"/>
          </w:tcPr>
          <w:p w14:paraId="121BF901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Saturday</w:t>
            </w:r>
          </w:p>
        </w:tc>
        <w:tc>
          <w:tcPr>
            <w:tcW w:w="1822" w:type="dxa"/>
          </w:tcPr>
          <w:p w14:paraId="562C5DF9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Sunday </w:t>
            </w:r>
          </w:p>
        </w:tc>
      </w:tr>
      <w:tr w:rsidR="00380C3F" w:rsidRPr="00380C3F" w14:paraId="063BB1AB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4" w:type="dxa"/>
          </w:tcPr>
          <w:p w14:paraId="3DCBBC99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reakfast</w:t>
            </w:r>
          </w:p>
        </w:tc>
        <w:tc>
          <w:tcPr>
            <w:tcW w:w="2013" w:type="dxa"/>
          </w:tcPr>
          <w:p w14:paraId="4C0F06D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een Smoothie </w:t>
            </w:r>
          </w:p>
        </w:tc>
        <w:tc>
          <w:tcPr>
            <w:tcW w:w="1743" w:type="dxa"/>
          </w:tcPr>
          <w:p w14:paraId="7785FDA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trawberry Shake</w:t>
            </w:r>
          </w:p>
        </w:tc>
        <w:tc>
          <w:tcPr>
            <w:tcW w:w="1802" w:type="dxa"/>
          </w:tcPr>
          <w:p w14:paraId="6A600B0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ffee Shake </w:t>
            </w:r>
          </w:p>
        </w:tc>
        <w:tc>
          <w:tcPr>
            <w:tcW w:w="1759" w:type="dxa"/>
          </w:tcPr>
          <w:p w14:paraId="01945AB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ffee Shake </w:t>
            </w:r>
          </w:p>
        </w:tc>
        <w:tc>
          <w:tcPr>
            <w:tcW w:w="1707" w:type="dxa"/>
          </w:tcPr>
          <w:p w14:paraId="336927C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een Smoothie </w:t>
            </w:r>
          </w:p>
        </w:tc>
        <w:tc>
          <w:tcPr>
            <w:tcW w:w="1754" w:type="dxa"/>
          </w:tcPr>
          <w:p w14:paraId="6426C19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Vanilla Shake </w:t>
            </w:r>
          </w:p>
        </w:tc>
        <w:tc>
          <w:tcPr>
            <w:tcW w:w="1822" w:type="dxa"/>
          </w:tcPr>
          <w:p w14:paraId="3DDDEF8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ocolate Shake</w:t>
            </w:r>
          </w:p>
        </w:tc>
      </w:tr>
      <w:tr w:rsidR="00380C3F" w:rsidRPr="00380C3F" w14:paraId="658080F1" w14:textId="77777777" w:rsidTr="001A4FF1">
        <w:trPr>
          <w:trHeight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4" w:type="dxa"/>
          </w:tcPr>
          <w:p w14:paraId="3B1B9E80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rning Snack </w:t>
            </w:r>
            <w:r w:rsidRPr="00380C3F">
              <w:rPr>
                <w:b w:val="0"/>
                <w:bCs w:val="0"/>
                <w:color w:val="auto"/>
                <w:sz w:val="20"/>
              </w:rPr>
              <w:br/>
            </w:r>
          </w:p>
        </w:tc>
        <w:tc>
          <w:tcPr>
            <w:tcW w:w="2013" w:type="dxa"/>
          </w:tcPr>
          <w:p w14:paraId="2D9C62E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Fruit Salad</w:t>
            </w:r>
          </w:p>
          <w:p w14:paraId="638A051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lueberries</w:t>
            </w:r>
          </w:p>
        </w:tc>
        <w:tc>
          <w:tcPr>
            <w:tcW w:w="1743" w:type="dxa"/>
          </w:tcPr>
          <w:p w14:paraId="40F120E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andarin </w:t>
            </w:r>
            <w:r w:rsidRPr="00380C3F">
              <w:rPr>
                <w:color w:val="auto"/>
                <w:sz w:val="20"/>
              </w:rPr>
              <w:br/>
              <w:t>Apple</w:t>
            </w:r>
          </w:p>
        </w:tc>
        <w:tc>
          <w:tcPr>
            <w:tcW w:w="1802" w:type="dxa"/>
          </w:tcPr>
          <w:p w14:paraId="7D886C4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omegranate </w:t>
            </w:r>
          </w:p>
        </w:tc>
        <w:tc>
          <w:tcPr>
            <w:tcW w:w="1759" w:type="dxa"/>
          </w:tcPr>
          <w:p w14:paraId="75AEAD4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apes </w:t>
            </w:r>
          </w:p>
        </w:tc>
        <w:tc>
          <w:tcPr>
            <w:tcW w:w="1707" w:type="dxa"/>
          </w:tcPr>
          <w:p w14:paraId="493A030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ranberries </w:t>
            </w:r>
          </w:p>
          <w:p w14:paraId="519266E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ear </w:t>
            </w:r>
          </w:p>
        </w:tc>
        <w:tc>
          <w:tcPr>
            <w:tcW w:w="1754" w:type="dxa"/>
          </w:tcPr>
          <w:p w14:paraId="78836DF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andarin </w:t>
            </w:r>
          </w:p>
          <w:p w14:paraId="651E445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ineapple </w:t>
            </w:r>
          </w:p>
        </w:tc>
        <w:tc>
          <w:tcPr>
            <w:tcW w:w="1822" w:type="dxa"/>
          </w:tcPr>
          <w:p w14:paraId="5531A76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Pear</w:t>
            </w:r>
          </w:p>
          <w:p w14:paraId="6CF12CA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ucumber </w:t>
            </w:r>
          </w:p>
          <w:p w14:paraId="7B4A1E7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ineapple </w:t>
            </w:r>
          </w:p>
        </w:tc>
      </w:tr>
      <w:tr w:rsidR="00380C3F" w:rsidRPr="00380C3F" w14:paraId="2D36E850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4" w:type="dxa"/>
          </w:tcPr>
          <w:p w14:paraId="0DDF8E2C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Lunch </w:t>
            </w:r>
          </w:p>
        </w:tc>
        <w:tc>
          <w:tcPr>
            <w:tcW w:w="2013" w:type="dxa"/>
          </w:tcPr>
          <w:p w14:paraId="545DE1A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ucumber sticks</w:t>
            </w:r>
          </w:p>
          <w:p w14:paraId="30A7DD2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hinese Vegetable Stir Fry </w:t>
            </w:r>
          </w:p>
          <w:p w14:paraId="32DBEE3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umpkin Ginger Soup </w:t>
            </w:r>
          </w:p>
        </w:tc>
        <w:tc>
          <w:tcPr>
            <w:tcW w:w="1743" w:type="dxa"/>
          </w:tcPr>
          <w:p w14:paraId="3A4DC38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emon Cauliflower Risotto </w:t>
            </w:r>
          </w:p>
          <w:p w14:paraId="5452602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rbequed Vegetable Kebabs</w:t>
            </w:r>
          </w:p>
        </w:tc>
        <w:tc>
          <w:tcPr>
            <w:tcW w:w="1802" w:type="dxa"/>
          </w:tcPr>
          <w:p w14:paraId="773F1FF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ked Vegetable Frittata </w:t>
            </w:r>
          </w:p>
          <w:p w14:paraId="4BBA2D3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Eggplant Ratatouille </w:t>
            </w:r>
          </w:p>
        </w:tc>
        <w:tc>
          <w:tcPr>
            <w:tcW w:w="1759" w:type="dxa"/>
          </w:tcPr>
          <w:p w14:paraId="40661CD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ucumber sticks </w:t>
            </w:r>
          </w:p>
          <w:p w14:paraId="286DD10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uper Slaw </w:t>
            </w:r>
          </w:p>
        </w:tc>
        <w:tc>
          <w:tcPr>
            <w:tcW w:w="1707" w:type="dxa"/>
          </w:tcPr>
          <w:p w14:paraId="17F8E0B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illed Eggplant with Tomato Balsamic Vinegar </w:t>
            </w:r>
          </w:p>
          <w:p w14:paraId="41D1D14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Rice, Pork &amp; Mango Salad </w:t>
            </w:r>
          </w:p>
        </w:tc>
        <w:tc>
          <w:tcPr>
            <w:tcW w:w="1754" w:type="dxa"/>
          </w:tcPr>
          <w:p w14:paraId="29557F5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Warm Chicken Pita</w:t>
            </w:r>
          </w:p>
        </w:tc>
        <w:tc>
          <w:tcPr>
            <w:tcW w:w="1822" w:type="dxa"/>
          </w:tcPr>
          <w:p w14:paraId="5003B09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hinese Vegetable Stir Fry </w:t>
            </w:r>
          </w:p>
          <w:p w14:paraId="389B0F6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Asian Pork Salad in lettuce cups </w:t>
            </w:r>
          </w:p>
          <w:p w14:paraId="2FAA241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iddle Eastern Spice Stew </w:t>
            </w:r>
          </w:p>
        </w:tc>
      </w:tr>
      <w:tr w:rsidR="00380C3F" w:rsidRPr="00380C3F" w14:paraId="525BAF95" w14:textId="77777777" w:rsidTr="001A4FF1">
        <w:trPr>
          <w:trHeight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4" w:type="dxa"/>
          </w:tcPr>
          <w:p w14:paraId="2E7AFEC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Afternoon Snack </w:t>
            </w:r>
          </w:p>
        </w:tc>
        <w:tc>
          <w:tcPr>
            <w:tcW w:w="2013" w:type="dxa"/>
          </w:tcPr>
          <w:p w14:paraId="3F8C2D1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andarin </w:t>
            </w:r>
          </w:p>
        </w:tc>
        <w:tc>
          <w:tcPr>
            <w:tcW w:w="1743" w:type="dxa"/>
          </w:tcPr>
          <w:p w14:paraId="7FA9E82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ineapple </w:t>
            </w:r>
          </w:p>
        </w:tc>
        <w:tc>
          <w:tcPr>
            <w:tcW w:w="1802" w:type="dxa"/>
          </w:tcPr>
          <w:p w14:paraId="343BE72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runes </w:t>
            </w:r>
          </w:p>
        </w:tc>
        <w:tc>
          <w:tcPr>
            <w:tcW w:w="1759" w:type="dxa"/>
          </w:tcPr>
          <w:p w14:paraId="791E910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omegranate </w:t>
            </w:r>
          </w:p>
        </w:tc>
        <w:tc>
          <w:tcPr>
            <w:tcW w:w="1707" w:type="dxa"/>
          </w:tcPr>
          <w:p w14:paraId="24AFF5D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ango </w:t>
            </w:r>
          </w:p>
        </w:tc>
        <w:tc>
          <w:tcPr>
            <w:tcW w:w="1754" w:type="dxa"/>
          </w:tcPr>
          <w:p w14:paraId="0D78249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apes </w:t>
            </w:r>
          </w:p>
        </w:tc>
        <w:tc>
          <w:tcPr>
            <w:tcW w:w="1822" w:type="dxa"/>
          </w:tcPr>
          <w:p w14:paraId="5520474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ychees in light syrup</w:t>
            </w:r>
          </w:p>
        </w:tc>
      </w:tr>
      <w:tr w:rsidR="00380C3F" w:rsidRPr="00380C3F" w14:paraId="485584E6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4" w:type="dxa"/>
          </w:tcPr>
          <w:p w14:paraId="226BCED5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Dinner</w:t>
            </w:r>
          </w:p>
        </w:tc>
        <w:tc>
          <w:tcPr>
            <w:tcW w:w="2013" w:type="dxa"/>
          </w:tcPr>
          <w:p w14:paraId="1CEA83D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ked vegetables with Italian Sauce </w:t>
            </w:r>
          </w:p>
          <w:p w14:paraId="6BD0AD5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umpkin Ginger Soup </w:t>
            </w:r>
          </w:p>
        </w:tc>
        <w:tc>
          <w:tcPr>
            <w:tcW w:w="1743" w:type="dxa"/>
          </w:tcPr>
          <w:p w14:paraId="3F97B5F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ked Vegetables with Italian Sauce </w:t>
            </w:r>
          </w:p>
          <w:p w14:paraId="3A2C448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Avocado Melon salad W Honey Orange Dressing </w:t>
            </w:r>
          </w:p>
        </w:tc>
        <w:tc>
          <w:tcPr>
            <w:tcW w:w="1802" w:type="dxa"/>
          </w:tcPr>
          <w:p w14:paraId="4F4CF42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Fried Cabbage with Onion </w:t>
            </w:r>
          </w:p>
          <w:p w14:paraId="563FA6E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pinach stuffed mushrooms </w:t>
            </w:r>
          </w:p>
        </w:tc>
        <w:tc>
          <w:tcPr>
            <w:tcW w:w="1759" w:type="dxa"/>
          </w:tcPr>
          <w:p w14:paraId="62F3D0B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auliflower soup </w:t>
            </w:r>
          </w:p>
          <w:p w14:paraId="3E9B485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Asparagus &amp; tomato stir fry </w:t>
            </w:r>
          </w:p>
        </w:tc>
        <w:tc>
          <w:tcPr>
            <w:tcW w:w="1707" w:type="dxa"/>
          </w:tcPr>
          <w:p w14:paraId="6633D4A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uper Slaw </w:t>
            </w:r>
          </w:p>
          <w:p w14:paraId="6D70EAD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ixed Pepper Salad </w:t>
            </w:r>
          </w:p>
        </w:tc>
        <w:tc>
          <w:tcPr>
            <w:tcW w:w="1754" w:type="dxa"/>
          </w:tcPr>
          <w:p w14:paraId="1FEE4FD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eat Greens </w:t>
            </w:r>
          </w:p>
          <w:p w14:paraId="1478B56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ow Fat Lemon Panacotta with Strawberry </w:t>
            </w:r>
          </w:p>
        </w:tc>
        <w:tc>
          <w:tcPr>
            <w:tcW w:w="1822" w:type="dxa"/>
          </w:tcPr>
          <w:p w14:paraId="75D41E4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Tomato Salsa </w:t>
            </w:r>
          </w:p>
          <w:p w14:paraId="6599D51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ight Vegetable Soup </w:t>
            </w:r>
          </w:p>
          <w:p w14:paraId="5991C59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ked Vegetables with Italian Sauce </w:t>
            </w:r>
          </w:p>
        </w:tc>
      </w:tr>
      <w:tr w:rsidR="00380C3F" w:rsidRPr="00380C3F" w14:paraId="4A06123C" w14:textId="77777777" w:rsidTr="001A4FF1">
        <w:trPr>
          <w:trHeight w:val="2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4" w:type="dxa"/>
          </w:tcPr>
          <w:p w14:paraId="13D845FF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Evening Snack </w:t>
            </w:r>
          </w:p>
        </w:tc>
        <w:tc>
          <w:tcPr>
            <w:tcW w:w="2013" w:type="dxa"/>
          </w:tcPr>
          <w:p w14:paraId="6B02045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Ice cream </w:t>
            </w:r>
          </w:p>
        </w:tc>
        <w:tc>
          <w:tcPr>
            <w:tcW w:w="1743" w:type="dxa"/>
          </w:tcPr>
          <w:p w14:paraId="476CE94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ow- Fat Yoghurt </w:t>
            </w:r>
          </w:p>
        </w:tc>
        <w:tc>
          <w:tcPr>
            <w:tcW w:w="1802" w:type="dxa"/>
          </w:tcPr>
          <w:p w14:paraId="383F004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kim milk </w:t>
            </w:r>
          </w:p>
        </w:tc>
        <w:tc>
          <w:tcPr>
            <w:tcW w:w="1759" w:type="dxa"/>
          </w:tcPr>
          <w:p w14:paraId="63FA33FA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Ice cream </w:t>
            </w:r>
          </w:p>
        </w:tc>
        <w:tc>
          <w:tcPr>
            <w:tcW w:w="1707" w:type="dxa"/>
          </w:tcPr>
          <w:p w14:paraId="10A8E0A7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kim milk </w:t>
            </w:r>
          </w:p>
        </w:tc>
        <w:tc>
          <w:tcPr>
            <w:tcW w:w="1754" w:type="dxa"/>
          </w:tcPr>
          <w:p w14:paraId="39BF308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kim milk </w:t>
            </w:r>
          </w:p>
        </w:tc>
        <w:tc>
          <w:tcPr>
            <w:tcW w:w="1822" w:type="dxa"/>
          </w:tcPr>
          <w:p w14:paraId="76B6487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N/A*</w:t>
            </w:r>
          </w:p>
        </w:tc>
      </w:tr>
    </w:tbl>
    <w:p w14:paraId="65F652F3" w14:textId="77777777" w:rsidR="0087043F" w:rsidRPr="00380C3F" w:rsidRDefault="0087043F" w:rsidP="0087043F">
      <w:pPr>
        <w:spacing w:line="360" w:lineRule="auto"/>
        <w:rPr>
          <w:color w:val="auto"/>
          <w:sz w:val="20"/>
        </w:rPr>
      </w:pPr>
    </w:p>
    <w:p w14:paraId="35D9153C" w14:textId="77777777" w:rsidR="0087043F" w:rsidRPr="00380C3F" w:rsidRDefault="0087043F" w:rsidP="0087043F">
      <w:pPr>
        <w:spacing w:line="360" w:lineRule="auto"/>
        <w:rPr>
          <w:color w:val="auto"/>
          <w:sz w:val="20"/>
        </w:rPr>
      </w:pPr>
      <w:r w:rsidRPr="00380C3F">
        <w:rPr>
          <w:color w:val="auto"/>
          <w:sz w:val="20"/>
        </w:rPr>
        <w:t xml:space="preserve">Optifast meal plan from Optifast website based on a sample meal plan (members section) of 1200kcal. </w:t>
      </w:r>
    </w:p>
    <w:p w14:paraId="66C40B68" w14:textId="059AC21A" w:rsidR="0087043F" w:rsidRPr="00380C3F" w:rsidRDefault="000D1A59" w:rsidP="0087043F">
      <w:pPr>
        <w:pStyle w:val="Heading2"/>
        <w:spacing w:line="360" w:lineRule="auto"/>
        <w:rPr>
          <w:rFonts w:ascii="Times New Roman" w:hAnsi="Times New Roman"/>
          <w:bCs/>
          <w:i w:val="0"/>
          <w:sz w:val="20"/>
          <w:szCs w:val="20"/>
        </w:rPr>
      </w:pPr>
      <w:bookmarkStart w:id="14" w:name="_Toc41643712"/>
      <w:bookmarkStart w:id="15" w:name="_Toc41643935"/>
      <w:bookmarkStart w:id="16" w:name="_Toc48294084"/>
      <w:r w:rsidRPr="00380C3F">
        <w:rPr>
          <w:rFonts w:ascii="Times New Roman" w:hAnsi="Times New Roman"/>
          <w:bCs/>
          <w:i w:val="0"/>
          <w:sz w:val="20"/>
          <w:szCs w:val="20"/>
        </w:rPr>
        <w:lastRenderedPageBreak/>
        <w:t>Table S</w:t>
      </w:r>
      <w:r w:rsidR="0087043F" w:rsidRPr="00380C3F">
        <w:rPr>
          <w:rFonts w:ascii="Times New Roman" w:hAnsi="Times New Roman"/>
          <w:bCs/>
          <w:i w:val="0"/>
          <w:sz w:val="20"/>
          <w:szCs w:val="20"/>
        </w:rPr>
        <w:t>6 Meal Plan: Healthy Eating Principle- A</w:t>
      </w:r>
      <w:r w:rsidR="002920AE" w:rsidRPr="00380C3F">
        <w:rPr>
          <w:rFonts w:ascii="Times New Roman" w:hAnsi="Times New Roman"/>
          <w:bCs/>
          <w:i w:val="0"/>
          <w:sz w:val="20"/>
          <w:szCs w:val="20"/>
        </w:rPr>
        <w:t>ustralian Guide to Healthy Eating Weight Loss</w:t>
      </w:r>
      <w:bookmarkEnd w:id="14"/>
      <w:bookmarkEnd w:id="15"/>
      <w:bookmarkEnd w:id="16"/>
    </w:p>
    <w:tbl>
      <w:tblPr>
        <w:tblStyle w:val="PlainTable213"/>
        <w:tblpPr w:leftFromText="180" w:rightFromText="180" w:vertAnchor="text" w:horzAnchor="margin" w:tblpXSpec="center" w:tblpY="97"/>
        <w:tblW w:w="14312" w:type="dxa"/>
        <w:tblLook w:val="04A0" w:firstRow="1" w:lastRow="0" w:firstColumn="1" w:lastColumn="0" w:noHBand="0" w:noVBand="1"/>
      </w:tblPr>
      <w:tblGrid>
        <w:gridCol w:w="1859"/>
        <w:gridCol w:w="1707"/>
        <w:gridCol w:w="1838"/>
        <w:gridCol w:w="1706"/>
        <w:gridCol w:w="1838"/>
        <w:gridCol w:w="1837"/>
        <w:gridCol w:w="1707"/>
        <w:gridCol w:w="1820"/>
      </w:tblGrid>
      <w:tr w:rsidR="00380C3F" w:rsidRPr="00380C3F" w14:paraId="66CA8D8D" w14:textId="77777777" w:rsidTr="001A4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9" w:type="dxa"/>
          </w:tcPr>
          <w:p w14:paraId="09F68C98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 </w:t>
            </w:r>
          </w:p>
        </w:tc>
        <w:tc>
          <w:tcPr>
            <w:tcW w:w="1707" w:type="dxa"/>
          </w:tcPr>
          <w:p w14:paraId="527C67B4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nday </w:t>
            </w:r>
          </w:p>
        </w:tc>
        <w:tc>
          <w:tcPr>
            <w:tcW w:w="1838" w:type="dxa"/>
          </w:tcPr>
          <w:p w14:paraId="09A33EFC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Tuesday</w:t>
            </w:r>
          </w:p>
        </w:tc>
        <w:tc>
          <w:tcPr>
            <w:tcW w:w="1706" w:type="dxa"/>
          </w:tcPr>
          <w:p w14:paraId="56B3EDD0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Wednesday</w:t>
            </w:r>
          </w:p>
        </w:tc>
        <w:tc>
          <w:tcPr>
            <w:tcW w:w="1838" w:type="dxa"/>
          </w:tcPr>
          <w:p w14:paraId="4FB71B1B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Thursday </w:t>
            </w:r>
          </w:p>
        </w:tc>
        <w:tc>
          <w:tcPr>
            <w:tcW w:w="1837" w:type="dxa"/>
          </w:tcPr>
          <w:p w14:paraId="3E97ACC8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Friday </w:t>
            </w:r>
          </w:p>
        </w:tc>
        <w:tc>
          <w:tcPr>
            <w:tcW w:w="1707" w:type="dxa"/>
          </w:tcPr>
          <w:p w14:paraId="5BCC438E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Saturday</w:t>
            </w:r>
          </w:p>
        </w:tc>
        <w:tc>
          <w:tcPr>
            <w:tcW w:w="1820" w:type="dxa"/>
          </w:tcPr>
          <w:p w14:paraId="464882B1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Sunday </w:t>
            </w:r>
          </w:p>
        </w:tc>
      </w:tr>
      <w:tr w:rsidR="00380C3F" w:rsidRPr="00380C3F" w14:paraId="6B8EF138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9" w:type="dxa"/>
          </w:tcPr>
          <w:p w14:paraId="03A53E7B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reakfast</w:t>
            </w:r>
          </w:p>
        </w:tc>
        <w:tc>
          <w:tcPr>
            <w:tcW w:w="1707" w:type="dxa"/>
          </w:tcPr>
          <w:p w14:paraId="755AA98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eetbix with milk &amp; yoghurt </w:t>
            </w:r>
          </w:p>
        </w:tc>
        <w:tc>
          <w:tcPr>
            <w:tcW w:w="1838" w:type="dxa"/>
          </w:tcPr>
          <w:p w14:paraId="3225BC3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ked beans on toast &amp; glass milk </w:t>
            </w:r>
          </w:p>
          <w:p w14:paraId="6CB34C18" w14:textId="77777777" w:rsidR="0087043F" w:rsidRPr="00380C3F" w:rsidRDefault="0087043F" w:rsidP="001A4FF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</w:tc>
        <w:tc>
          <w:tcPr>
            <w:tcW w:w="1706" w:type="dxa"/>
          </w:tcPr>
          <w:p w14:paraId="357B300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Oats with banana </w:t>
            </w:r>
          </w:p>
          <w:p w14:paraId="51EF3BF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lice wholegrain bread with avocado </w:t>
            </w:r>
          </w:p>
        </w:tc>
        <w:tc>
          <w:tcPr>
            <w:tcW w:w="1838" w:type="dxa"/>
          </w:tcPr>
          <w:p w14:paraId="61DC330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holegrain toast with smashed avo and fetta </w:t>
            </w:r>
          </w:p>
        </w:tc>
        <w:tc>
          <w:tcPr>
            <w:tcW w:w="1837" w:type="dxa"/>
          </w:tcPr>
          <w:p w14:paraId="579E1AC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moothie </w:t>
            </w:r>
          </w:p>
          <w:p w14:paraId="677768C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ain toast with cheese </w:t>
            </w:r>
          </w:p>
        </w:tc>
        <w:tc>
          <w:tcPr>
            <w:tcW w:w="1707" w:type="dxa"/>
          </w:tcPr>
          <w:p w14:paraId="6AFBF54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Eggs on toast with tomato sauce </w:t>
            </w:r>
          </w:p>
        </w:tc>
        <w:tc>
          <w:tcPr>
            <w:tcW w:w="1820" w:type="dxa"/>
          </w:tcPr>
          <w:p w14:paraId="5EFEAF1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English Muffin with Peanut Butter &amp; Banana </w:t>
            </w:r>
          </w:p>
        </w:tc>
      </w:tr>
      <w:tr w:rsidR="00380C3F" w:rsidRPr="00380C3F" w14:paraId="04F42B64" w14:textId="77777777" w:rsidTr="001A4FF1">
        <w:trPr>
          <w:trHeight w:val="4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9" w:type="dxa"/>
          </w:tcPr>
          <w:p w14:paraId="65C8ED93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rning Snack </w:t>
            </w:r>
            <w:r w:rsidRPr="00380C3F">
              <w:rPr>
                <w:b w:val="0"/>
                <w:bCs w:val="0"/>
                <w:color w:val="auto"/>
                <w:sz w:val="20"/>
              </w:rPr>
              <w:br/>
            </w:r>
          </w:p>
        </w:tc>
        <w:tc>
          <w:tcPr>
            <w:tcW w:w="1707" w:type="dxa"/>
          </w:tcPr>
          <w:p w14:paraId="684F008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atte</w:t>
            </w:r>
          </w:p>
        </w:tc>
        <w:tc>
          <w:tcPr>
            <w:tcW w:w="1838" w:type="dxa"/>
          </w:tcPr>
          <w:p w14:paraId="39D4635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</w:t>
            </w:r>
          </w:p>
        </w:tc>
        <w:tc>
          <w:tcPr>
            <w:tcW w:w="1706" w:type="dxa"/>
          </w:tcPr>
          <w:p w14:paraId="23F38C5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atte </w:t>
            </w:r>
          </w:p>
          <w:p w14:paraId="515CDFD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ixed nuts </w:t>
            </w:r>
          </w:p>
        </w:tc>
        <w:tc>
          <w:tcPr>
            <w:tcW w:w="1838" w:type="dxa"/>
          </w:tcPr>
          <w:p w14:paraId="7304384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atte</w:t>
            </w:r>
          </w:p>
          <w:p w14:paraId="03F11C8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andarin</w:t>
            </w:r>
          </w:p>
        </w:tc>
        <w:tc>
          <w:tcPr>
            <w:tcW w:w="1837" w:type="dxa"/>
          </w:tcPr>
          <w:p w14:paraId="53E0E56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atte</w:t>
            </w:r>
            <w:r w:rsidRPr="00380C3F">
              <w:rPr>
                <w:color w:val="auto"/>
                <w:sz w:val="20"/>
              </w:rPr>
              <w:br/>
              <w:t xml:space="preserve">Apple </w:t>
            </w:r>
          </w:p>
          <w:p w14:paraId="75CE53C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hoc Chip Biscuits</w:t>
            </w:r>
          </w:p>
        </w:tc>
        <w:tc>
          <w:tcPr>
            <w:tcW w:w="1707" w:type="dxa"/>
          </w:tcPr>
          <w:p w14:paraId="0770B03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atte </w:t>
            </w:r>
          </w:p>
          <w:p w14:paraId="09250D5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apes </w:t>
            </w:r>
          </w:p>
          <w:p w14:paraId="6D7E8B6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ixed nuts </w:t>
            </w:r>
          </w:p>
        </w:tc>
        <w:tc>
          <w:tcPr>
            <w:tcW w:w="1820" w:type="dxa"/>
          </w:tcPr>
          <w:p w14:paraId="2AB656AB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atte </w:t>
            </w:r>
          </w:p>
          <w:p w14:paraId="3027A1C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uesli Bar</w:t>
            </w:r>
          </w:p>
          <w:p w14:paraId="7B76505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</w:t>
            </w:r>
          </w:p>
        </w:tc>
      </w:tr>
      <w:tr w:rsidR="00380C3F" w:rsidRPr="00380C3F" w14:paraId="15FEC187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9" w:type="dxa"/>
          </w:tcPr>
          <w:p w14:paraId="26314776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Lunch </w:t>
            </w:r>
          </w:p>
        </w:tc>
        <w:tc>
          <w:tcPr>
            <w:tcW w:w="1707" w:type="dxa"/>
          </w:tcPr>
          <w:p w14:paraId="4B8F532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holegrain chicken &amp; salad sandwich </w:t>
            </w:r>
          </w:p>
          <w:p w14:paraId="5476F95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</w:t>
            </w:r>
          </w:p>
        </w:tc>
        <w:tc>
          <w:tcPr>
            <w:tcW w:w="1838" w:type="dxa"/>
          </w:tcPr>
          <w:p w14:paraId="734801C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holegrain roast beef sandwich </w:t>
            </w:r>
          </w:p>
        </w:tc>
        <w:tc>
          <w:tcPr>
            <w:tcW w:w="1706" w:type="dxa"/>
          </w:tcPr>
          <w:p w14:paraId="2C7814B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holegrain chicken and salad wrap </w:t>
            </w:r>
          </w:p>
        </w:tc>
        <w:tc>
          <w:tcPr>
            <w:tcW w:w="1838" w:type="dxa"/>
          </w:tcPr>
          <w:p w14:paraId="15BF94F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inestrone Chicken Soup </w:t>
            </w:r>
          </w:p>
          <w:p w14:paraId="71C26B1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lice grain bread </w:t>
            </w:r>
          </w:p>
        </w:tc>
        <w:tc>
          <w:tcPr>
            <w:tcW w:w="1837" w:type="dxa"/>
          </w:tcPr>
          <w:p w14:paraId="4A936DB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eef Burrito Bowl &amp; rice </w:t>
            </w:r>
          </w:p>
        </w:tc>
        <w:tc>
          <w:tcPr>
            <w:tcW w:w="1707" w:type="dxa"/>
          </w:tcPr>
          <w:p w14:paraId="14E57C1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BQ Veg Wrap with Chicken breast </w:t>
            </w:r>
          </w:p>
        </w:tc>
        <w:tc>
          <w:tcPr>
            <w:tcW w:w="1820" w:type="dxa"/>
          </w:tcPr>
          <w:p w14:paraId="42D58FE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eef hot pot &amp; Rice + Steamed Veggies</w:t>
            </w:r>
          </w:p>
        </w:tc>
      </w:tr>
      <w:tr w:rsidR="00380C3F" w:rsidRPr="00380C3F" w14:paraId="5F46BD39" w14:textId="77777777" w:rsidTr="001A4FF1">
        <w:trPr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9" w:type="dxa"/>
          </w:tcPr>
          <w:p w14:paraId="69531063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Afternoon Snack </w:t>
            </w:r>
          </w:p>
          <w:p w14:paraId="32A89695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1707" w:type="dxa"/>
          </w:tcPr>
          <w:p w14:paraId="08A5AC3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ixed nuts</w:t>
            </w:r>
          </w:p>
          <w:p w14:paraId="56CBBA6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atte</w:t>
            </w:r>
          </w:p>
        </w:tc>
        <w:tc>
          <w:tcPr>
            <w:tcW w:w="1838" w:type="dxa"/>
          </w:tcPr>
          <w:p w14:paraId="60B9E84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ixed nuts </w:t>
            </w:r>
          </w:p>
          <w:p w14:paraId="5710480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atte</w:t>
            </w:r>
          </w:p>
        </w:tc>
        <w:tc>
          <w:tcPr>
            <w:tcW w:w="1706" w:type="dxa"/>
          </w:tcPr>
          <w:p w14:paraId="26A90247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atte </w:t>
            </w:r>
          </w:p>
          <w:p w14:paraId="3CC9125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</w:t>
            </w:r>
          </w:p>
          <w:p w14:paraId="08D093E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rn thins &amp; peanut butter </w:t>
            </w:r>
          </w:p>
        </w:tc>
        <w:tc>
          <w:tcPr>
            <w:tcW w:w="1838" w:type="dxa"/>
          </w:tcPr>
          <w:p w14:paraId="44C7D78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Mixed nuts</w:t>
            </w:r>
          </w:p>
          <w:p w14:paraId="41A3DCC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atte </w:t>
            </w:r>
          </w:p>
        </w:tc>
        <w:tc>
          <w:tcPr>
            <w:tcW w:w="1837" w:type="dxa"/>
          </w:tcPr>
          <w:p w14:paraId="4659F23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Hummus &amp; Veggie Sticks </w:t>
            </w:r>
          </w:p>
          <w:p w14:paraId="03AD469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ain biscuits </w:t>
            </w:r>
          </w:p>
        </w:tc>
        <w:tc>
          <w:tcPr>
            <w:tcW w:w="1707" w:type="dxa"/>
          </w:tcPr>
          <w:p w14:paraId="29794A2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atte </w:t>
            </w:r>
          </w:p>
          <w:p w14:paraId="2D1E57F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heese &amp; Grain biscuits </w:t>
            </w:r>
          </w:p>
        </w:tc>
        <w:tc>
          <w:tcPr>
            <w:tcW w:w="1820" w:type="dxa"/>
          </w:tcPr>
          <w:p w14:paraId="002269F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Latte</w:t>
            </w:r>
          </w:p>
          <w:p w14:paraId="4348EA06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weet Potato fries &amp; Aioli </w:t>
            </w:r>
          </w:p>
        </w:tc>
      </w:tr>
      <w:tr w:rsidR="00380C3F" w:rsidRPr="00380C3F" w14:paraId="745EC253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9" w:type="dxa"/>
          </w:tcPr>
          <w:p w14:paraId="37D62227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Dinner</w:t>
            </w:r>
          </w:p>
        </w:tc>
        <w:tc>
          <w:tcPr>
            <w:tcW w:w="1707" w:type="dxa"/>
          </w:tcPr>
          <w:p w14:paraId="2CE901F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eef Mince &amp; bean Pasta dish </w:t>
            </w:r>
          </w:p>
        </w:tc>
        <w:tc>
          <w:tcPr>
            <w:tcW w:w="1838" w:type="dxa"/>
          </w:tcPr>
          <w:p w14:paraId="01FD4BB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Fish, Rice &amp; Veggies </w:t>
            </w:r>
          </w:p>
        </w:tc>
        <w:tc>
          <w:tcPr>
            <w:tcW w:w="1706" w:type="dxa"/>
          </w:tcPr>
          <w:p w14:paraId="6D4F071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Roast Veg Salad &amp; Brown Rice </w:t>
            </w:r>
          </w:p>
        </w:tc>
        <w:tc>
          <w:tcPr>
            <w:tcW w:w="1838" w:type="dxa"/>
          </w:tcPr>
          <w:p w14:paraId="0BD00C7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Fish Medley </w:t>
            </w:r>
          </w:p>
        </w:tc>
        <w:tc>
          <w:tcPr>
            <w:tcW w:w="1837" w:type="dxa"/>
          </w:tcPr>
          <w:p w14:paraId="477B45F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Veggie lentil soup &amp; Shredded chicken </w:t>
            </w:r>
          </w:p>
        </w:tc>
        <w:tc>
          <w:tcPr>
            <w:tcW w:w="1707" w:type="dxa"/>
          </w:tcPr>
          <w:p w14:paraId="5F37DD8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Veggie Lasagne with Salad</w:t>
            </w:r>
          </w:p>
        </w:tc>
        <w:tc>
          <w:tcPr>
            <w:tcW w:w="1820" w:type="dxa"/>
          </w:tcPr>
          <w:p w14:paraId="7D3BA61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urried Carrot Soup &amp; Grain bread with cheese </w:t>
            </w:r>
          </w:p>
        </w:tc>
      </w:tr>
      <w:tr w:rsidR="00380C3F" w:rsidRPr="00380C3F" w14:paraId="35FB0623" w14:textId="77777777" w:rsidTr="001A4FF1">
        <w:trPr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59" w:type="dxa"/>
          </w:tcPr>
          <w:p w14:paraId="7251D69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Evening Snack </w:t>
            </w:r>
          </w:p>
        </w:tc>
        <w:tc>
          <w:tcPr>
            <w:tcW w:w="1707" w:type="dxa"/>
          </w:tcPr>
          <w:p w14:paraId="48A198F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lums in syrup and yoghurt </w:t>
            </w:r>
          </w:p>
        </w:tc>
        <w:tc>
          <w:tcPr>
            <w:tcW w:w="1838" w:type="dxa"/>
          </w:tcPr>
          <w:p w14:paraId="7A756A2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Fruit salad and yoghurt </w:t>
            </w:r>
          </w:p>
        </w:tc>
        <w:tc>
          <w:tcPr>
            <w:tcW w:w="1706" w:type="dxa"/>
          </w:tcPr>
          <w:p w14:paraId="05757B9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Yoghurt, honey &amp; coconut </w:t>
            </w:r>
          </w:p>
        </w:tc>
        <w:tc>
          <w:tcPr>
            <w:tcW w:w="1838" w:type="dxa"/>
          </w:tcPr>
          <w:p w14:paraId="0713E0D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nana, yoghurt, honey &amp; strawberries </w:t>
            </w:r>
          </w:p>
        </w:tc>
        <w:tc>
          <w:tcPr>
            <w:tcW w:w="1837" w:type="dxa"/>
          </w:tcPr>
          <w:p w14:paraId="20A4A74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cone with jam and margarine </w:t>
            </w:r>
          </w:p>
        </w:tc>
        <w:tc>
          <w:tcPr>
            <w:tcW w:w="1707" w:type="dxa"/>
          </w:tcPr>
          <w:p w14:paraId="67B1A06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Fruit salad </w:t>
            </w:r>
          </w:p>
          <w:p w14:paraId="2463CBA4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Almond Biscuits </w:t>
            </w:r>
          </w:p>
        </w:tc>
        <w:tc>
          <w:tcPr>
            <w:tcW w:w="1820" w:type="dxa"/>
          </w:tcPr>
          <w:p w14:paraId="238810D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moothie with Strawberry &amp; Honey</w:t>
            </w:r>
          </w:p>
        </w:tc>
      </w:tr>
    </w:tbl>
    <w:p w14:paraId="7A27341E" w14:textId="77777777" w:rsidR="0087043F" w:rsidRPr="00380C3F" w:rsidRDefault="0087043F" w:rsidP="0087043F">
      <w:pPr>
        <w:spacing w:line="360" w:lineRule="auto"/>
        <w:rPr>
          <w:color w:val="auto"/>
          <w:sz w:val="20"/>
        </w:rPr>
      </w:pPr>
    </w:p>
    <w:p w14:paraId="2B89274A" w14:textId="77777777" w:rsidR="008A6AAD" w:rsidRPr="00380C3F" w:rsidRDefault="0087043F" w:rsidP="008A6AAD">
      <w:pPr>
        <w:rPr>
          <w:color w:val="auto"/>
          <w:sz w:val="20"/>
          <w:szCs w:val="16"/>
        </w:rPr>
      </w:pPr>
      <w:r w:rsidRPr="00380C3F">
        <w:rPr>
          <w:color w:val="auto"/>
          <w:sz w:val="20"/>
          <w:szCs w:val="16"/>
        </w:rPr>
        <w:lastRenderedPageBreak/>
        <w:t>Meal plan derived from Eat for Health website, based on available sample days of eating and recipes. Adjusted for 30% energy restriction at approximately 6,090kJ/day.</w:t>
      </w:r>
      <w:bookmarkStart w:id="17" w:name="_Toc41643713"/>
      <w:bookmarkStart w:id="18" w:name="_Toc41643936"/>
      <w:bookmarkStart w:id="19" w:name="_Toc48294085"/>
    </w:p>
    <w:p w14:paraId="7D43D23F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33D55B3" w14:textId="60FF5096" w:rsidR="008A6AAD" w:rsidRPr="00380C3F" w:rsidRDefault="008A6AAD" w:rsidP="008A6AAD">
      <w:pPr>
        <w:rPr>
          <w:bCs/>
          <w:color w:val="auto"/>
          <w:sz w:val="20"/>
        </w:rPr>
      </w:pPr>
      <w:r w:rsidRPr="00380C3F">
        <w:rPr>
          <w:bCs/>
          <w:color w:val="auto"/>
          <w:sz w:val="20"/>
        </w:rPr>
        <w:fldChar w:fldCharType="begin"/>
      </w:r>
      <w:r w:rsidRPr="00380C3F">
        <w:rPr>
          <w:bCs/>
          <w:color w:val="auto"/>
          <w:sz w:val="20"/>
        </w:rPr>
        <w:instrText xml:space="preserve"> ADDIN EN.CITE &lt;EndNote&gt;&lt;Cite&gt;&lt;Author&gt;National Health and Medical Research Council&lt;/Author&gt;&lt;Year&gt;2013&lt;/Year&gt;&lt;RecNum&gt;79&lt;/RecNum&gt;&lt;DisplayText&gt;&lt;style face="superscript"&gt;(5)&lt;/style&gt;&lt;/DisplayText&gt;&lt;record&gt;&lt;rec-number&gt;79&lt;/rec-number&gt;&lt;foreign-keys&gt;&lt;key app="EN" db-id="sw5a9s5ret5rwte2tr2xfrxfdzpeztppxv5w" timestamp="1590478142"&gt;79&lt;/key&gt;&lt;/foreign-keys&gt;&lt;ref-type name="Government Document"&gt;46&lt;/ref-type&gt;&lt;contributors&gt;&lt;authors&gt;&lt;author&gt;National Health and Medical Research Council,&lt;/author&gt;&lt;/authors&gt;&lt;secondary-authors&gt;&lt;author&gt;Department of Health and Ageing&lt;/author&gt;&lt;/secondary-authors&gt;&lt;/contributors&gt;&lt;titles&gt;&lt;title&gt;Eat for Health. Australian Dietary Guidelines: Educators Guide&lt;/title&gt;&lt;/titles&gt;&lt;dates&gt;&lt;year&gt;2013&lt;/year&gt;&lt;/dates&gt;&lt;pub-location&gt;Canberra&lt;/pub-location&gt;&lt;publisher&gt;Commonwealth of Australia&lt;/publisher&gt;&lt;urls&gt;&lt;/urls&gt;&lt;custom1&gt;Department of Health and Ageing&lt;/custom1&gt;&lt;/record&gt;&lt;/Cite&gt;&lt;/EndNote&gt;</w:instrText>
      </w:r>
      <w:r w:rsidRPr="00380C3F">
        <w:rPr>
          <w:bCs/>
          <w:color w:val="auto"/>
          <w:sz w:val="20"/>
        </w:rPr>
        <w:fldChar w:fldCharType="separate"/>
      </w:r>
      <w:r w:rsidRPr="00380C3F">
        <w:rPr>
          <w:bCs/>
          <w:noProof/>
          <w:color w:val="auto"/>
          <w:sz w:val="20"/>
          <w:vertAlign w:val="superscript"/>
        </w:rPr>
        <w:t>(5)</w:t>
      </w:r>
      <w:r w:rsidRPr="00380C3F">
        <w:rPr>
          <w:bCs/>
          <w:color w:val="auto"/>
          <w:sz w:val="20"/>
        </w:rPr>
        <w:fldChar w:fldCharType="end"/>
      </w:r>
    </w:p>
    <w:p w14:paraId="1B1F8D6D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0FBBC298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647C5046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FB453A9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0E0DF4FD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124B0E59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03E670A4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6694D19F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0FD8A26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3C80B8D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54E514EB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6146A2F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69B8256C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4C6EB32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7B2285B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3E346BA2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1F13B756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64430D16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AB12EC1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3ECF2149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35860FA5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7E860C1D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85B7238" w14:textId="77777777" w:rsidR="008A6AAD" w:rsidRPr="00380C3F" w:rsidRDefault="008A6AAD" w:rsidP="008A6AAD">
      <w:pPr>
        <w:rPr>
          <w:bCs/>
          <w:color w:val="auto"/>
          <w:sz w:val="20"/>
        </w:rPr>
      </w:pPr>
    </w:p>
    <w:p w14:paraId="40939B10" w14:textId="55CD502F" w:rsidR="0087043F" w:rsidRPr="00380C3F" w:rsidRDefault="000D1A59" w:rsidP="008A6AAD">
      <w:pPr>
        <w:rPr>
          <w:b/>
          <w:color w:val="auto"/>
          <w:sz w:val="20"/>
          <w:szCs w:val="16"/>
        </w:rPr>
      </w:pPr>
      <w:r w:rsidRPr="00380C3F">
        <w:rPr>
          <w:b/>
          <w:color w:val="auto"/>
          <w:sz w:val="20"/>
        </w:rPr>
        <w:lastRenderedPageBreak/>
        <w:t>Table S</w:t>
      </w:r>
      <w:r w:rsidR="00B31B21" w:rsidRPr="00380C3F">
        <w:rPr>
          <w:b/>
          <w:color w:val="auto"/>
          <w:sz w:val="20"/>
        </w:rPr>
        <w:t>7</w:t>
      </w:r>
      <w:r w:rsidR="0087043F" w:rsidRPr="00380C3F">
        <w:rPr>
          <w:bCs/>
          <w:color w:val="auto"/>
          <w:sz w:val="20"/>
        </w:rPr>
        <w:t xml:space="preserve"> Meal Plan: Healthy Eating Principle- Med</w:t>
      </w:r>
      <w:r w:rsidR="002920AE" w:rsidRPr="00380C3F">
        <w:rPr>
          <w:bCs/>
          <w:color w:val="auto"/>
          <w:sz w:val="20"/>
        </w:rPr>
        <w:t xml:space="preserve">iterranean </w:t>
      </w:r>
      <w:r w:rsidR="0087043F" w:rsidRPr="00380C3F">
        <w:rPr>
          <w:bCs/>
          <w:color w:val="auto"/>
          <w:sz w:val="20"/>
        </w:rPr>
        <w:t>Diet</w:t>
      </w:r>
      <w:bookmarkEnd w:id="17"/>
      <w:bookmarkEnd w:id="18"/>
      <w:r w:rsidR="0087043F" w:rsidRPr="00380C3F">
        <w:rPr>
          <w:bCs/>
          <w:color w:val="auto"/>
          <w:sz w:val="20"/>
        </w:rPr>
        <w:t xml:space="preserve"> W</w:t>
      </w:r>
      <w:r w:rsidR="002920AE" w:rsidRPr="00380C3F">
        <w:rPr>
          <w:bCs/>
          <w:color w:val="auto"/>
          <w:sz w:val="20"/>
        </w:rPr>
        <w:t xml:space="preserve">eight </w:t>
      </w:r>
      <w:r w:rsidR="0087043F" w:rsidRPr="00380C3F">
        <w:rPr>
          <w:bCs/>
          <w:color w:val="auto"/>
          <w:sz w:val="20"/>
        </w:rPr>
        <w:t>L</w:t>
      </w:r>
      <w:bookmarkEnd w:id="19"/>
      <w:r w:rsidR="002920AE" w:rsidRPr="00380C3F">
        <w:rPr>
          <w:bCs/>
          <w:color w:val="auto"/>
          <w:sz w:val="20"/>
        </w:rPr>
        <w:t>oss</w:t>
      </w:r>
    </w:p>
    <w:tbl>
      <w:tblPr>
        <w:tblStyle w:val="PlainTable214"/>
        <w:tblpPr w:leftFromText="180" w:rightFromText="180" w:vertAnchor="text" w:horzAnchor="margin" w:tblpXSpec="center" w:tblpY="451"/>
        <w:tblW w:w="15144" w:type="dxa"/>
        <w:tblLook w:val="04A0" w:firstRow="1" w:lastRow="0" w:firstColumn="1" w:lastColumn="0" w:noHBand="0" w:noVBand="1"/>
      </w:tblPr>
      <w:tblGrid>
        <w:gridCol w:w="1865"/>
        <w:gridCol w:w="2017"/>
        <w:gridCol w:w="1871"/>
        <w:gridCol w:w="1935"/>
        <w:gridCol w:w="1888"/>
        <w:gridCol w:w="1832"/>
        <w:gridCol w:w="1883"/>
        <w:gridCol w:w="1853"/>
      </w:tblGrid>
      <w:tr w:rsidR="00380C3F" w:rsidRPr="00380C3F" w14:paraId="75CF8022" w14:textId="77777777" w:rsidTr="001A4F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</w:tcPr>
          <w:p w14:paraId="79B07D91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2017" w:type="dxa"/>
          </w:tcPr>
          <w:p w14:paraId="02CE0BD5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nday </w:t>
            </w:r>
          </w:p>
        </w:tc>
        <w:tc>
          <w:tcPr>
            <w:tcW w:w="1871" w:type="dxa"/>
          </w:tcPr>
          <w:p w14:paraId="35A88A13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Tuesday</w:t>
            </w:r>
          </w:p>
        </w:tc>
        <w:tc>
          <w:tcPr>
            <w:tcW w:w="1935" w:type="dxa"/>
          </w:tcPr>
          <w:p w14:paraId="1DC5CE61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Wednesday</w:t>
            </w:r>
          </w:p>
        </w:tc>
        <w:tc>
          <w:tcPr>
            <w:tcW w:w="1888" w:type="dxa"/>
          </w:tcPr>
          <w:p w14:paraId="488B10B1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Thursday </w:t>
            </w:r>
          </w:p>
        </w:tc>
        <w:tc>
          <w:tcPr>
            <w:tcW w:w="1832" w:type="dxa"/>
          </w:tcPr>
          <w:p w14:paraId="1A0C2BA6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Friday </w:t>
            </w:r>
          </w:p>
        </w:tc>
        <w:tc>
          <w:tcPr>
            <w:tcW w:w="1883" w:type="dxa"/>
          </w:tcPr>
          <w:p w14:paraId="5FF32E82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Saturday</w:t>
            </w:r>
          </w:p>
        </w:tc>
        <w:tc>
          <w:tcPr>
            <w:tcW w:w="1853" w:type="dxa"/>
          </w:tcPr>
          <w:p w14:paraId="0F4C1BB4" w14:textId="77777777" w:rsidR="0087043F" w:rsidRPr="00380C3F" w:rsidRDefault="0087043F" w:rsidP="001A4FF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Sunday </w:t>
            </w:r>
          </w:p>
        </w:tc>
      </w:tr>
      <w:tr w:rsidR="00380C3F" w:rsidRPr="00380C3F" w14:paraId="6D2A7CEA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</w:tcPr>
          <w:p w14:paraId="34739DF3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Breakfast</w:t>
            </w:r>
          </w:p>
        </w:tc>
        <w:tc>
          <w:tcPr>
            <w:tcW w:w="2017" w:type="dxa"/>
          </w:tcPr>
          <w:p w14:paraId="527F480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ruschetta p73</w:t>
            </w:r>
          </w:p>
          <w:p w14:paraId="77FAD25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ffee  </w:t>
            </w:r>
          </w:p>
        </w:tc>
        <w:tc>
          <w:tcPr>
            <w:tcW w:w="1871" w:type="dxa"/>
          </w:tcPr>
          <w:p w14:paraId="6C651ED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Porridge with skim milk </w:t>
            </w:r>
          </w:p>
          <w:p w14:paraId="7E5DDF7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trawberries (1/2c)</w:t>
            </w:r>
          </w:p>
          <w:p w14:paraId="7253010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ffee </w:t>
            </w:r>
          </w:p>
        </w:tc>
        <w:tc>
          <w:tcPr>
            <w:tcW w:w="1935" w:type="dxa"/>
          </w:tcPr>
          <w:p w14:paraId="755BE5F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lice grain bread </w:t>
            </w:r>
          </w:p>
          <w:p w14:paraId="61927FB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2 tbsp ricotta </w:t>
            </w:r>
          </w:p>
          <w:p w14:paraId="4C3A458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1 tbsp honey </w:t>
            </w:r>
          </w:p>
        </w:tc>
        <w:tc>
          <w:tcPr>
            <w:tcW w:w="1888" w:type="dxa"/>
          </w:tcPr>
          <w:p w14:paraId="72893E47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Slice grain bread with avocado and poached egg </w:t>
            </w:r>
          </w:p>
          <w:p w14:paraId="1627108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emon juice + pepper </w:t>
            </w:r>
          </w:p>
        </w:tc>
        <w:tc>
          <w:tcPr>
            <w:tcW w:w="1832" w:type="dxa"/>
          </w:tcPr>
          <w:p w14:paraId="73B1995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Bruschetta p73</w:t>
            </w:r>
          </w:p>
          <w:p w14:paraId="7F55062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offee</w:t>
            </w:r>
          </w:p>
        </w:tc>
        <w:tc>
          <w:tcPr>
            <w:tcW w:w="1883" w:type="dxa"/>
          </w:tcPr>
          <w:p w14:paraId="7BD92AA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lice grain bread with avocado, tomato, salt and pepper </w:t>
            </w:r>
          </w:p>
          <w:p w14:paraId="55473771" w14:textId="77777777" w:rsidR="0087043F" w:rsidRPr="00380C3F" w:rsidRDefault="0087043F" w:rsidP="001A4FF1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</w:t>
            </w:r>
          </w:p>
        </w:tc>
        <w:tc>
          <w:tcPr>
            <w:tcW w:w="1853" w:type="dxa"/>
          </w:tcPr>
          <w:p w14:paraId="2826C8F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Poached eggs stewed with tomatoes p128</w:t>
            </w:r>
          </w:p>
          <w:p w14:paraId="72F94AB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lice grain bread </w:t>
            </w:r>
          </w:p>
          <w:p w14:paraId="60B3CF7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ffee  </w:t>
            </w:r>
          </w:p>
        </w:tc>
      </w:tr>
      <w:tr w:rsidR="00380C3F" w:rsidRPr="00380C3F" w14:paraId="1F771DAA" w14:textId="77777777" w:rsidTr="001A4FF1">
        <w:trPr>
          <w:trHeight w:val="5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</w:tcPr>
          <w:p w14:paraId="12070CCE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Morning Snack </w:t>
            </w:r>
            <w:r w:rsidRPr="00380C3F">
              <w:rPr>
                <w:b w:val="0"/>
                <w:bCs w:val="0"/>
                <w:color w:val="auto"/>
                <w:sz w:val="20"/>
              </w:rPr>
              <w:br/>
            </w:r>
          </w:p>
        </w:tc>
        <w:tc>
          <w:tcPr>
            <w:tcW w:w="2017" w:type="dxa"/>
          </w:tcPr>
          <w:p w14:paraId="3382EE9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Sesame snack bar </w:t>
            </w:r>
          </w:p>
        </w:tc>
        <w:tc>
          <w:tcPr>
            <w:tcW w:w="1871" w:type="dxa"/>
          </w:tcPr>
          <w:p w14:paraId="4108C438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ow fat Greek yoghurt with berries </w:t>
            </w:r>
          </w:p>
        </w:tc>
        <w:tc>
          <w:tcPr>
            <w:tcW w:w="1935" w:type="dxa"/>
          </w:tcPr>
          <w:p w14:paraId="085C6141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ow fat Greek yoghurt with 2x fresh or dried figs </w:t>
            </w:r>
          </w:p>
        </w:tc>
        <w:tc>
          <w:tcPr>
            <w:tcW w:w="1888" w:type="dxa"/>
          </w:tcPr>
          <w:p w14:paraId="5B0BA3F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alnut syrup cake p187 with tbsp Greek yoghurt </w:t>
            </w:r>
          </w:p>
        </w:tc>
        <w:tc>
          <w:tcPr>
            <w:tcW w:w="1832" w:type="dxa"/>
          </w:tcPr>
          <w:p w14:paraId="689E6B7C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ow fat yoghurt with berries </w:t>
            </w:r>
          </w:p>
        </w:tc>
        <w:tc>
          <w:tcPr>
            <w:tcW w:w="1883" w:type="dxa"/>
          </w:tcPr>
          <w:p w14:paraId="208E60B2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aklava (small) </w:t>
            </w:r>
          </w:p>
        </w:tc>
        <w:tc>
          <w:tcPr>
            <w:tcW w:w="1853" w:type="dxa"/>
          </w:tcPr>
          <w:p w14:paraId="11204EAE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Low fat Greek yoghurt with berrres  </w:t>
            </w:r>
          </w:p>
        </w:tc>
      </w:tr>
      <w:tr w:rsidR="00380C3F" w:rsidRPr="00380C3F" w14:paraId="59BDE669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</w:tcPr>
          <w:p w14:paraId="37B9BBEE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Lunch </w:t>
            </w:r>
          </w:p>
        </w:tc>
        <w:tc>
          <w:tcPr>
            <w:tcW w:w="2017" w:type="dxa"/>
          </w:tcPr>
          <w:p w14:paraId="6B6B63A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Left over pea, carrot and beef casserole p144</w:t>
            </w:r>
          </w:p>
          <w:p w14:paraId="11DA5DA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Orange </w:t>
            </w:r>
          </w:p>
        </w:tc>
        <w:tc>
          <w:tcPr>
            <w:tcW w:w="1871" w:type="dxa"/>
          </w:tcPr>
          <w:p w14:paraId="01487A4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Spinach and rice casserole p113</w:t>
            </w:r>
          </w:p>
          <w:p w14:paraId="5487099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andarin </w:t>
            </w:r>
          </w:p>
        </w:tc>
        <w:tc>
          <w:tcPr>
            <w:tcW w:w="1935" w:type="dxa"/>
          </w:tcPr>
          <w:p w14:paraId="5B88015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Lentil soup p90 </w:t>
            </w:r>
          </w:p>
          <w:p w14:paraId="0BA7FB84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eek salad </w:t>
            </w:r>
          </w:p>
          <w:p w14:paraId="46689E1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lice grain bread </w:t>
            </w:r>
          </w:p>
        </w:tc>
        <w:tc>
          <w:tcPr>
            <w:tcW w:w="1888" w:type="dxa"/>
          </w:tcPr>
          <w:p w14:paraId="3684C4F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Rocket pear and walnut salad with small tin tuna </w:t>
            </w:r>
          </w:p>
          <w:p w14:paraId="1E85534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Orange </w:t>
            </w:r>
          </w:p>
        </w:tc>
        <w:tc>
          <w:tcPr>
            <w:tcW w:w="1832" w:type="dxa"/>
          </w:tcPr>
          <w:p w14:paraId="7BD8CE4A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Bean &amp; vegetable soup p88 </w:t>
            </w:r>
          </w:p>
          <w:p w14:paraId="476EE49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Greek coleslaw p95</w:t>
            </w:r>
          </w:p>
          <w:p w14:paraId="0445656F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Mandarin </w:t>
            </w:r>
          </w:p>
        </w:tc>
        <w:tc>
          <w:tcPr>
            <w:tcW w:w="1883" w:type="dxa"/>
          </w:tcPr>
          <w:p w14:paraId="7550F33E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sparagus omelette p131</w:t>
            </w:r>
          </w:p>
          <w:p w14:paraId="3D9079E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abbage and carrot coleslaw salad  </w:t>
            </w:r>
          </w:p>
        </w:tc>
        <w:tc>
          <w:tcPr>
            <w:tcW w:w="1853" w:type="dxa"/>
          </w:tcPr>
          <w:p w14:paraId="6AA1477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Potato and asparagus omelette p131</w:t>
            </w:r>
          </w:p>
          <w:p w14:paraId="483EA08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Small Greek salad p95</w:t>
            </w:r>
          </w:p>
          <w:p w14:paraId="25A22DA5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Whole orange </w:t>
            </w:r>
          </w:p>
        </w:tc>
      </w:tr>
      <w:tr w:rsidR="00380C3F" w:rsidRPr="00380C3F" w14:paraId="3F6F3449" w14:textId="77777777" w:rsidTr="001A4FF1">
        <w:trPr>
          <w:trHeight w:val="5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</w:tcPr>
          <w:p w14:paraId="653D315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 xml:space="preserve">Afternoon Snack </w:t>
            </w:r>
          </w:p>
          <w:p w14:paraId="7799F532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</w:p>
        </w:tc>
        <w:tc>
          <w:tcPr>
            <w:tcW w:w="2017" w:type="dxa"/>
          </w:tcPr>
          <w:p w14:paraId="68607A45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Low fat yoghurt with honey and walnut </w:t>
            </w:r>
          </w:p>
          <w:p w14:paraId="583F93B0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lice melon </w:t>
            </w:r>
          </w:p>
        </w:tc>
        <w:tc>
          <w:tcPr>
            <w:tcW w:w="1871" w:type="dxa"/>
          </w:tcPr>
          <w:p w14:paraId="1A11B2F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Slice rockmelon </w:t>
            </w:r>
          </w:p>
          <w:p w14:paraId="340C448A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Almonds (8-10) </w:t>
            </w:r>
          </w:p>
        </w:tc>
        <w:tc>
          <w:tcPr>
            <w:tcW w:w="1935" w:type="dxa"/>
          </w:tcPr>
          <w:p w14:paraId="55AE378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Almonds (8-10) </w:t>
            </w:r>
          </w:p>
        </w:tc>
        <w:tc>
          <w:tcPr>
            <w:tcW w:w="1888" w:type="dxa"/>
          </w:tcPr>
          <w:p w14:paraId="1795F8C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Apple</w:t>
            </w:r>
          </w:p>
        </w:tc>
        <w:tc>
          <w:tcPr>
            <w:tcW w:w="1832" w:type="dxa"/>
          </w:tcPr>
          <w:p w14:paraId="6F7510D3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NA</w:t>
            </w:r>
          </w:p>
        </w:tc>
        <w:tc>
          <w:tcPr>
            <w:tcW w:w="1883" w:type="dxa"/>
          </w:tcPr>
          <w:p w14:paraId="7913737F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Watermelon slice </w:t>
            </w:r>
          </w:p>
          <w:p w14:paraId="7A42D149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eek yoghurt with honey </w:t>
            </w:r>
          </w:p>
        </w:tc>
        <w:tc>
          <w:tcPr>
            <w:tcW w:w="1853" w:type="dxa"/>
          </w:tcPr>
          <w:p w14:paraId="7063CAFD" w14:textId="77777777" w:rsidR="0087043F" w:rsidRPr="00380C3F" w:rsidRDefault="0087043F" w:rsidP="001A4FF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Walnuts 30g</w:t>
            </w:r>
          </w:p>
        </w:tc>
      </w:tr>
      <w:tr w:rsidR="00380C3F" w:rsidRPr="00380C3F" w14:paraId="36E1F593" w14:textId="77777777" w:rsidTr="001A4F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</w:tcPr>
          <w:p w14:paraId="2835AF69" w14:textId="77777777" w:rsidR="0087043F" w:rsidRPr="00380C3F" w:rsidRDefault="0087043F" w:rsidP="001A4FF1">
            <w:pPr>
              <w:spacing w:line="360" w:lineRule="auto"/>
              <w:jc w:val="center"/>
              <w:rPr>
                <w:b w:val="0"/>
                <w:bCs w:val="0"/>
                <w:color w:val="auto"/>
                <w:sz w:val="20"/>
              </w:rPr>
            </w:pPr>
            <w:r w:rsidRPr="00380C3F">
              <w:rPr>
                <w:b w:val="0"/>
                <w:bCs w:val="0"/>
                <w:color w:val="auto"/>
                <w:sz w:val="20"/>
              </w:rPr>
              <w:t>Dinner</w:t>
            </w:r>
          </w:p>
        </w:tc>
        <w:tc>
          <w:tcPr>
            <w:tcW w:w="2017" w:type="dxa"/>
          </w:tcPr>
          <w:p w14:paraId="2E970F49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Baked snapper p166</w:t>
            </w:r>
          </w:p>
          <w:p w14:paraId="7432299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mall baked potato </w:t>
            </w:r>
          </w:p>
          <w:p w14:paraId="4371E63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Salad of boiled greens </w:t>
            </w:r>
            <w:r w:rsidRPr="00380C3F">
              <w:rPr>
                <w:color w:val="auto"/>
                <w:sz w:val="20"/>
              </w:rPr>
              <w:br/>
            </w:r>
          </w:p>
        </w:tc>
        <w:tc>
          <w:tcPr>
            <w:tcW w:w="1871" w:type="dxa"/>
          </w:tcPr>
          <w:p w14:paraId="039A732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Vegetable bake </w:t>
            </w:r>
          </w:p>
          <w:p w14:paraId="573F589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>Cos lettuce salad</w:t>
            </w:r>
          </w:p>
        </w:tc>
        <w:tc>
          <w:tcPr>
            <w:tcW w:w="1935" w:type="dxa"/>
          </w:tcPr>
          <w:p w14:paraId="3437252D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 Meatball and vegetable p136casserole </w:t>
            </w:r>
          </w:p>
          <w:p w14:paraId="4299F44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reek village salad </w:t>
            </w:r>
          </w:p>
          <w:p w14:paraId="273D4C3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Glass Wine </w:t>
            </w:r>
          </w:p>
          <w:p w14:paraId="75A0CC1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</w:tc>
        <w:tc>
          <w:tcPr>
            <w:tcW w:w="1888" w:type="dxa"/>
          </w:tcPr>
          <w:p w14:paraId="34C180F8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 Chicken casserole with onions and wine p154 </w:t>
            </w:r>
          </w:p>
          <w:p w14:paraId="7E7D670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1/2 cup rice pilaf </w:t>
            </w:r>
          </w:p>
          <w:p w14:paraId="2BE5AB6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Salad of boiled wild greens </w:t>
            </w:r>
          </w:p>
        </w:tc>
        <w:tc>
          <w:tcPr>
            <w:tcW w:w="1832" w:type="dxa"/>
          </w:tcPr>
          <w:p w14:paraId="24EDECB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 Baked Risoni with lamb p142</w:t>
            </w:r>
          </w:p>
          <w:p w14:paraId="569F9900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Cos lettuce salad </w:t>
            </w:r>
          </w:p>
          <w:p w14:paraId="43BD7163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Glass wine </w:t>
            </w:r>
          </w:p>
          <w:p w14:paraId="55B3BB61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 </w:t>
            </w:r>
          </w:p>
        </w:tc>
        <w:tc>
          <w:tcPr>
            <w:tcW w:w="1883" w:type="dxa"/>
          </w:tcPr>
          <w:p w14:paraId="6B285EF6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Eggplant moussaka with lamb mince p150 </w:t>
            </w:r>
          </w:p>
          <w:p w14:paraId="06D004B2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>Greek coleslaw salad p95</w:t>
            </w:r>
          </w:p>
        </w:tc>
        <w:tc>
          <w:tcPr>
            <w:tcW w:w="1853" w:type="dxa"/>
          </w:tcPr>
          <w:p w14:paraId="7550E7EB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 Pea, carrot and beef casserole p144</w:t>
            </w:r>
          </w:p>
          <w:p w14:paraId="3BDE189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t xml:space="preserve">1/2 cup pilaf rice p113 </w:t>
            </w:r>
          </w:p>
          <w:p w14:paraId="5262E46C" w14:textId="77777777" w:rsidR="0087043F" w:rsidRPr="00380C3F" w:rsidRDefault="0087043F" w:rsidP="001A4FF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380C3F">
              <w:rPr>
                <w:color w:val="auto"/>
                <w:sz w:val="20"/>
              </w:rPr>
              <w:lastRenderedPageBreak/>
              <w:t xml:space="preserve">Cos lettuce salad </w:t>
            </w:r>
          </w:p>
        </w:tc>
      </w:tr>
    </w:tbl>
    <w:p w14:paraId="1596E94A" w14:textId="77777777" w:rsidR="0087043F" w:rsidRPr="00380C3F" w:rsidRDefault="0087043F" w:rsidP="0087043F">
      <w:pPr>
        <w:spacing w:line="360" w:lineRule="auto"/>
        <w:rPr>
          <w:color w:val="auto"/>
          <w:sz w:val="16"/>
          <w:szCs w:val="16"/>
        </w:rPr>
      </w:pPr>
    </w:p>
    <w:p w14:paraId="59806A0A" w14:textId="1C8DE563" w:rsidR="0087043F" w:rsidRPr="00380C3F" w:rsidRDefault="0087043F" w:rsidP="0087043F">
      <w:pPr>
        <w:rPr>
          <w:b/>
          <w:color w:val="auto"/>
          <w:sz w:val="20"/>
          <w:szCs w:val="16"/>
        </w:rPr>
      </w:pPr>
      <w:r w:rsidRPr="00380C3F">
        <w:rPr>
          <w:color w:val="auto"/>
          <w:sz w:val="20"/>
          <w:szCs w:val="16"/>
        </w:rPr>
        <w:t>Meal plan from: The Mediterranean Diet by Dr. Catherine Itsiopoulos</w:t>
      </w:r>
      <w:r w:rsidR="002920AE" w:rsidRPr="00380C3F">
        <w:rPr>
          <w:color w:val="auto"/>
          <w:sz w:val="20"/>
          <w:szCs w:val="16"/>
        </w:rPr>
        <w:t xml:space="preserve"> </w:t>
      </w:r>
      <w:r w:rsidR="008A6AAD" w:rsidRPr="00380C3F">
        <w:rPr>
          <w:color w:val="auto"/>
          <w:sz w:val="20"/>
          <w:szCs w:val="16"/>
        </w:rPr>
        <w:fldChar w:fldCharType="begin"/>
      </w:r>
      <w:r w:rsidR="008A6AAD" w:rsidRPr="00380C3F">
        <w:rPr>
          <w:color w:val="auto"/>
          <w:sz w:val="20"/>
          <w:szCs w:val="16"/>
        </w:rPr>
        <w:instrText xml:space="preserve"> ADDIN EN.CITE &lt;EndNote&gt;&lt;Cite&gt;&lt;Author&gt;Itsiopoulos&lt;/Author&gt;&lt;Year&gt;2013&lt;/Year&gt;&lt;RecNum&gt;369&lt;/RecNum&gt;&lt;DisplayText&gt;&lt;style face="superscript"&gt;(6)&lt;/style&gt;&lt;/DisplayText&gt;&lt;record&gt;&lt;rec-number&gt;369&lt;/rec-number&gt;&lt;foreign-keys&gt;&lt;key app="EN" db-id="sw5a9s5ret5rwte2tr2xfrxfdzpeztppxv5w" timestamp="1612500390"&gt;369&lt;/key&gt;&lt;/foreign-keys&gt;&lt;ref-type name="Book"&gt;6&lt;/ref-type&gt;&lt;contributors&gt;&lt;authors&gt;&lt;author&gt;Catherine Itsiopoulos&lt;/author&gt;&lt;/authors&gt;&lt;/contributors&gt;&lt;titles&gt;&lt;title&gt;The Mediterranean Diet&lt;/title&gt;&lt;/titles&gt;&lt;pages&gt;224&lt;/pages&gt;&lt;dates&gt;&lt;year&gt;2013&lt;/year&gt;&lt;/dates&gt;&lt;pub-location&gt;Australia&lt;/pub-location&gt;&lt;publisher&gt;Pan Macmillan Australia&lt;/publisher&gt;&lt;isbn&gt;9781742610825&lt;/isbn&gt;&lt;urls&gt;&lt;/urls&gt;&lt;/record&gt;&lt;/Cite&gt;&lt;/EndNote&gt;</w:instrText>
      </w:r>
      <w:r w:rsidR="008A6AAD" w:rsidRPr="00380C3F">
        <w:rPr>
          <w:color w:val="auto"/>
          <w:sz w:val="20"/>
          <w:szCs w:val="16"/>
        </w:rPr>
        <w:fldChar w:fldCharType="separate"/>
      </w:r>
      <w:r w:rsidR="008A6AAD" w:rsidRPr="00380C3F">
        <w:rPr>
          <w:noProof/>
          <w:color w:val="auto"/>
          <w:sz w:val="20"/>
          <w:szCs w:val="16"/>
          <w:vertAlign w:val="superscript"/>
        </w:rPr>
        <w:t>(6)</w:t>
      </w:r>
      <w:r w:rsidR="008A6AAD" w:rsidRPr="00380C3F">
        <w:rPr>
          <w:color w:val="auto"/>
          <w:sz w:val="20"/>
          <w:szCs w:val="16"/>
        </w:rPr>
        <w:fldChar w:fldCharType="end"/>
      </w:r>
    </w:p>
    <w:p w14:paraId="2E70D747" w14:textId="77777777" w:rsidR="0087043F" w:rsidRPr="00380C3F" w:rsidRDefault="0087043F" w:rsidP="0087043F">
      <w:pPr>
        <w:rPr>
          <w:color w:val="auto"/>
        </w:rPr>
      </w:pPr>
    </w:p>
    <w:p w14:paraId="39FF89DF" w14:textId="77777777" w:rsidR="0087043F" w:rsidRPr="00380C3F" w:rsidRDefault="0087043F" w:rsidP="0087043F">
      <w:pPr>
        <w:rPr>
          <w:color w:val="auto"/>
        </w:rPr>
      </w:pPr>
    </w:p>
    <w:p w14:paraId="1B590A01" w14:textId="77777777" w:rsidR="0087043F" w:rsidRPr="00380C3F" w:rsidRDefault="0087043F" w:rsidP="0087043F">
      <w:pPr>
        <w:rPr>
          <w:color w:val="auto"/>
        </w:rPr>
      </w:pPr>
    </w:p>
    <w:p w14:paraId="41E1819C" w14:textId="77777777" w:rsidR="0087043F" w:rsidRPr="00380C3F" w:rsidRDefault="0087043F" w:rsidP="0087043F">
      <w:pPr>
        <w:rPr>
          <w:color w:val="auto"/>
        </w:rPr>
      </w:pPr>
    </w:p>
    <w:p w14:paraId="03360ED3" w14:textId="77777777" w:rsidR="0087043F" w:rsidRPr="00380C3F" w:rsidRDefault="0087043F" w:rsidP="0087043F">
      <w:pPr>
        <w:rPr>
          <w:color w:val="auto"/>
        </w:rPr>
      </w:pPr>
    </w:p>
    <w:p w14:paraId="4BE35D43" w14:textId="77777777" w:rsidR="0087043F" w:rsidRPr="00380C3F" w:rsidRDefault="0087043F" w:rsidP="0087043F">
      <w:pPr>
        <w:rPr>
          <w:color w:val="auto"/>
        </w:rPr>
      </w:pPr>
    </w:p>
    <w:p w14:paraId="6C7DBE6A" w14:textId="20110A0A" w:rsidR="0087043F" w:rsidRPr="00380C3F" w:rsidRDefault="0087043F" w:rsidP="0087043F">
      <w:pPr>
        <w:rPr>
          <w:color w:val="auto"/>
        </w:rPr>
      </w:pPr>
    </w:p>
    <w:p w14:paraId="48BAE358" w14:textId="763C856A" w:rsidR="0087043F" w:rsidRPr="00380C3F" w:rsidRDefault="0087043F" w:rsidP="0087043F">
      <w:pPr>
        <w:rPr>
          <w:color w:val="auto"/>
        </w:rPr>
      </w:pPr>
    </w:p>
    <w:p w14:paraId="0AD72A46" w14:textId="4E3C5F42" w:rsidR="0087043F" w:rsidRPr="00380C3F" w:rsidRDefault="0087043F" w:rsidP="0087043F">
      <w:pPr>
        <w:rPr>
          <w:color w:val="auto"/>
        </w:rPr>
      </w:pPr>
    </w:p>
    <w:p w14:paraId="7D1F586A" w14:textId="474B5B17" w:rsidR="00233EAB" w:rsidRPr="00380C3F" w:rsidRDefault="00233EAB" w:rsidP="0087043F">
      <w:pPr>
        <w:rPr>
          <w:color w:val="auto"/>
        </w:rPr>
      </w:pPr>
    </w:p>
    <w:p w14:paraId="30F25055" w14:textId="1322D41A" w:rsidR="00233EAB" w:rsidRPr="00380C3F" w:rsidRDefault="00233EAB" w:rsidP="0087043F">
      <w:pPr>
        <w:rPr>
          <w:color w:val="auto"/>
        </w:rPr>
      </w:pPr>
    </w:p>
    <w:p w14:paraId="3A2F9B33" w14:textId="77777777" w:rsidR="00233EAB" w:rsidRPr="00380C3F" w:rsidRDefault="00233EAB" w:rsidP="0087043F">
      <w:pPr>
        <w:rPr>
          <w:color w:val="auto"/>
        </w:rPr>
      </w:pPr>
    </w:p>
    <w:p w14:paraId="5EC51D88" w14:textId="0EC02AF8" w:rsidR="0087043F" w:rsidRPr="00380C3F" w:rsidRDefault="0087043F" w:rsidP="0087043F">
      <w:pPr>
        <w:rPr>
          <w:color w:val="auto"/>
        </w:rPr>
      </w:pPr>
    </w:p>
    <w:p w14:paraId="7D3D2F14" w14:textId="5BB3F4D8" w:rsidR="002920AE" w:rsidRPr="00380C3F" w:rsidRDefault="002920AE" w:rsidP="0087043F">
      <w:pPr>
        <w:rPr>
          <w:color w:val="auto"/>
        </w:rPr>
      </w:pPr>
    </w:p>
    <w:p w14:paraId="21C4E860" w14:textId="2A6AFEB8" w:rsidR="002920AE" w:rsidRPr="00380C3F" w:rsidRDefault="002920AE" w:rsidP="0087043F">
      <w:pPr>
        <w:rPr>
          <w:color w:val="auto"/>
        </w:rPr>
      </w:pPr>
    </w:p>
    <w:p w14:paraId="65BAB1B5" w14:textId="551FA911" w:rsidR="002920AE" w:rsidRPr="00380C3F" w:rsidRDefault="002920AE" w:rsidP="0087043F">
      <w:pPr>
        <w:rPr>
          <w:color w:val="auto"/>
        </w:rPr>
      </w:pPr>
    </w:p>
    <w:p w14:paraId="3AA5E28B" w14:textId="3B7ECC23" w:rsidR="002920AE" w:rsidRPr="00380C3F" w:rsidRDefault="002920AE" w:rsidP="0087043F">
      <w:pPr>
        <w:rPr>
          <w:color w:val="auto"/>
        </w:rPr>
      </w:pPr>
    </w:p>
    <w:p w14:paraId="0A6A2A98" w14:textId="3F77A6DA" w:rsidR="002920AE" w:rsidRPr="00380C3F" w:rsidRDefault="002920AE" w:rsidP="0087043F">
      <w:pPr>
        <w:rPr>
          <w:color w:val="auto"/>
        </w:rPr>
      </w:pPr>
    </w:p>
    <w:p w14:paraId="6C48BFDA" w14:textId="2044ABF0" w:rsidR="002920AE" w:rsidRPr="00380C3F" w:rsidRDefault="002920AE" w:rsidP="0087043F">
      <w:pPr>
        <w:rPr>
          <w:color w:val="auto"/>
        </w:rPr>
      </w:pPr>
    </w:p>
    <w:p w14:paraId="0584DC79" w14:textId="77777777" w:rsidR="00E748C9" w:rsidRPr="00380C3F" w:rsidRDefault="00E748C9" w:rsidP="0087043F">
      <w:pPr>
        <w:rPr>
          <w:color w:val="auto"/>
        </w:rPr>
      </w:pPr>
    </w:p>
    <w:p w14:paraId="32417E20" w14:textId="77777777" w:rsidR="002920AE" w:rsidRPr="00380C3F" w:rsidRDefault="002920AE" w:rsidP="0087043F">
      <w:pPr>
        <w:rPr>
          <w:color w:val="auto"/>
        </w:rPr>
      </w:pPr>
    </w:p>
    <w:p w14:paraId="2BDE52DC" w14:textId="311F4A6C" w:rsidR="0087043F" w:rsidRPr="00380C3F" w:rsidRDefault="00D54B58" w:rsidP="00067AF8">
      <w:pPr>
        <w:pStyle w:val="MDPI31text"/>
        <w:ind w:firstLine="0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b/>
          <w:bCs/>
          <w:color w:val="auto"/>
        </w:rPr>
        <w:lastRenderedPageBreak/>
        <w:t>Table S</w:t>
      </w:r>
      <w:r w:rsidR="00B31B21" w:rsidRPr="00380C3F">
        <w:rPr>
          <w:rFonts w:ascii="Times New Roman" w:hAnsi="Times New Roman"/>
          <w:b/>
          <w:bCs/>
          <w:color w:val="auto"/>
        </w:rPr>
        <w:t>8</w:t>
      </w:r>
      <w:r w:rsidRPr="00380C3F">
        <w:rPr>
          <w:rFonts w:ascii="Times New Roman" w:hAnsi="Times New Roman"/>
          <w:b/>
          <w:bCs/>
          <w:color w:val="auto"/>
        </w:rPr>
        <w:t xml:space="preserve">. </w:t>
      </w:r>
      <w:r w:rsidRPr="00380C3F">
        <w:rPr>
          <w:rFonts w:ascii="Times New Roman" w:hAnsi="Times New Roman"/>
          <w:color w:val="auto"/>
        </w:rPr>
        <w:t>Summary of micronutrients meeting or not meeting the Nutrient Reference Values per diet and gender.</w:t>
      </w:r>
    </w:p>
    <w:p w14:paraId="07D0F1D4" w14:textId="77777777" w:rsidR="0087043F" w:rsidRPr="00380C3F" w:rsidRDefault="0087043F" w:rsidP="0087043F">
      <w:pPr>
        <w:pStyle w:val="MDPI31text"/>
        <w:rPr>
          <w:rFonts w:ascii="Times New Roman" w:hAnsi="Times New Roman"/>
          <w:color w:val="auto"/>
        </w:rPr>
      </w:pPr>
    </w:p>
    <w:p w14:paraId="75DA0C88" w14:textId="4E2B0163" w:rsidR="0087043F" w:rsidRPr="00380C3F" w:rsidRDefault="0087043F" w:rsidP="0087043F">
      <w:pPr>
        <w:pStyle w:val="MDPI31text"/>
        <w:rPr>
          <w:rFonts w:ascii="Times New Roman" w:hAnsi="Times New Roman"/>
          <w:color w:val="auto"/>
        </w:rPr>
      </w:pPr>
    </w:p>
    <w:p w14:paraId="62E11D70" w14:textId="36A3A8DB" w:rsidR="00233EAB" w:rsidRPr="00380C3F" w:rsidRDefault="00233EAB" w:rsidP="0087043F">
      <w:pPr>
        <w:pStyle w:val="MDPI31text"/>
        <w:rPr>
          <w:rFonts w:ascii="Times New Roman" w:hAnsi="Times New Roman"/>
          <w:color w:val="auto"/>
        </w:rPr>
      </w:pPr>
    </w:p>
    <w:p w14:paraId="7881934F" w14:textId="56CF76EC" w:rsidR="0087043F" w:rsidRPr="00380C3F" w:rsidRDefault="0087043F" w:rsidP="000D1A59">
      <w:pPr>
        <w:pStyle w:val="MDPI31text"/>
        <w:rPr>
          <w:rFonts w:ascii="Times New Roman" w:hAnsi="Times New Roman"/>
          <w:color w:val="auto"/>
        </w:rPr>
      </w:pPr>
    </w:p>
    <w:tbl>
      <w:tblPr>
        <w:tblStyle w:val="TableGrid"/>
        <w:tblpPr w:leftFromText="180" w:rightFromText="180" w:vertAnchor="page" w:horzAnchor="page" w:tblpXSpec="center" w:tblpY="1851"/>
        <w:tblW w:w="15871" w:type="dxa"/>
        <w:tblLook w:val="04A0" w:firstRow="1" w:lastRow="0" w:firstColumn="1" w:lastColumn="0" w:noHBand="0" w:noVBand="1"/>
      </w:tblPr>
      <w:tblGrid>
        <w:gridCol w:w="973"/>
        <w:gridCol w:w="1073"/>
        <w:gridCol w:w="1072"/>
        <w:gridCol w:w="1072"/>
        <w:gridCol w:w="1072"/>
        <w:gridCol w:w="1072"/>
        <w:gridCol w:w="1083"/>
        <w:gridCol w:w="1112"/>
        <w:gridCol w:w="1026"/>
        <w:gridCol w:w="1029"/>
        <w:gridCol w:w="1126"/>
        <w:gridCol w:w="1075"/>
        <w:gridCol w:w="1079"/>
        <w:gridCol w:w="1029"/>
        <w:gridCol w:w="978"/>
      </w:tblGrid>
      <w:tr w:rsidR="00380C3F" w:rsidRPr="00380C3F" w14:paraId="6F985E01" w14:textId="77777777" w:rsidTr="00067AF8">
        <w:trPr>
          <w:trHeight w:val="407"/>
        </w:trPr>
        <w:tc>
          <w:tcPr>
            <w:tcW w:w="973" w:type="dxa"/>
            <w:shd w:val="clear" w:color="auto" w:fill="F2F2F2" w:themeFill="background1" w:themeFillShade="F2"/>
          </w:tcPr>
          <w:p w14:paraId="3C583D9E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Diet</w:t>
            </w:r>
          </w:p>
        </w:tc>
        <w:tc>
          <w:tcPr>
            <w:tcW w:w="2145" w:type="dxa"/>
            <w:gridSpan w:val="2"/>
            <w:shd w:val="clear" w:color="auto" w:fill="FF0066"/>
          </w:tcPr>
          <w:p w14:paraId="2040AB25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Keto</w:t>
            </w:r>
          </w:p>
        </w:tc>
        <w:tc>
          <w:tcPr>
            <w:tcW w:w="2144" w:type="dxa"/>
            <w:gridSpan w:val="2"/>
            <w:shd w:val="clear" w:color="auto" w:fill="3399FF"/>
          </w:tcPr>
          <w:p w14:paraId="6BF26EA0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Paleo</w:t>
            </w:r>
          </w:p>
        </w:tc>
        <w:tc>
          <w:tcPr>
            <w:tcW w:w="2155" w:type="dxa"/>
            <w:gridSpan w:val="2"/>
            <w:shd w:val="clear" w:color="auto" w:fill="FF9933"/>
          </w:tcPr>
          <w:p w14:paraId="4E8AD534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Intermittent Fasting</w:t>
            </w:r>
          </w:p>
        </w:tc>
        <w:tc>
          <w:tcPr>
            <w:tcW w:w="2138" w:type="dxa"/>
            <w:gridSpan w:val="2"/>
            <w:shd w:val="clear" w:color="auto" w:fill="99FFCC"/>
          </w:tcPr>
          <w:p w14:paraId="3F220714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8WW</w:t>
            </w:r>
          </w:p>
        </w:tc>
        <w:tc>
          <w:tcPr>
            <w:tcW w:w="2155" w:type="dxa"/>
            <w:gridSpan w:val="2"/>
            <w:shd w:val="clear" w:color="auto" w:fill="FF00FF"/>
          </w:tcPr>
          <w:p w14:paraId="17766648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Optifast</w:t>
            </w:r>
          </w:p>
        </w:tc>
        <w:tc>
          <w:tcPr>
            <w:tcW w:w="2154" w:type="dxa"/>
            <w:gridSpan w:val="2"/>
            <w:shd w:val="clear" w:color="auto" w:fill="FFFF00"/>
          </w:tcPr>
          <w:p w14:paraId="343E8DBB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edDiet WL</w:t>
            </w:r>
          </w:p>
        </w:tc>
        <w:tc>
          <w:tcPr>
            <w:tcW w:w="2007" w:type="dxa"/>
            <w:gridSpan w:val="2"/>
            <w:shd w:val="clear" w:color="auto" w:fill="33CCFF"/>
          </w:tcPr>
          <w:p w14:paraId="5ED013E7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GHE WL</w:t>
            </w:r>
          </w:p>
        </w:tc>
      </w:tr>
      <w:tr w:rsidR="00380C3F" w:rsidRPr="00380C3F" w14:paraId="1BEB4E5B" w14:textId="77777777" w:rsidTr="00067AF8">
        <w:trPr>
          <w:trHeight w:val="413"/>
        </w:trPr>
        <w:tc>
          <w:tcPr>
            <w:tcW w:w="973" w:type="dxa"/>
            <w:shd w:val="clear" w:color="auto" w:fill="F2F2F2" w:themeFill="background1" w:themeFillShade="F2"/>
          </w:tcPr>
          <w:p w14:paraId="435B4B71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1073" w:type="dxa"/>
            <w:shd w:val="clear" w:color="auto" w:fill="E7E6E6" w:themeFill="background2"/>
          </w:tcPr>
          <w:p w14:paraId="206A0A4A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</w:tc>
        <w:tc>
          <w:tcPr>
            <w:tcW w:w="1072" w:type="dxa"/>
            <w:shd w:val="clear" w:color="auto" w:fill="E7E6E6" w:themeFill="background2"/>
          </w:tcPr>
          <w:p w14:paraId="1F19835D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</w:tc>
        <w:tc>
          <w:tcPr>
            <w:tcW w:w="1072" w:type="dxa"/>
            <w:shd w:val="clear" w:color="auto" w:fill="E7E6E6" w:themeFill="background2"/>
          </w:tcPr>
          <w:p w14:paraId="30D14F64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</w:tc>
        <w:tc>
          <w:tcPr>
            <w:tcW w:w="1072" w:type="dxa"/>
            <w:shd w:val="clear" w:color="auto" w:fill="E7E6E6" w:themeFill="background2"/>
          </w:tcPr>
          <w:p w14:paraId="68DF898A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</w:tc>
        <w:tc>
          <w:tcPr>
            <w:tcW w:w="1072" w:type="dxa"/>
            <w:shd w:val="clear" w:color="auto" w:fill="E7E6E6" w:themeFill="background2"/>
          </w:tcPr>
          <w:p w14:paraId="62AC67A5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</w:tc>
        <w:tc>
          <w:tcPr>
            <w:tcW w:w="1083" w:type="dxa"/>
            <w:shd w:val="clear" w:color="auto" w:fill="E7E6E6" w:themeFill="background2"/>
          </w:tcPr>
          <w:p w14:paraId="0B111018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</w:tc>
        <w:tc>
          <w:tcPr>
            <w:tcW w:w="1112" w:type="dxa"/>
            <w:shd w:val="clear" w:color="auto" w:fill="E7E6E6" w:themeFill="background2"/>
          </w:tcPr>
          <w:p w14:paraId="28A31275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</w:tc>
        <w:tc>
          <w:tcPr>
            <w:tcW w:w="1026" w:type="dxa"/>
            <w:shd w:val="clear" w:color="auto" w:fill="E7E6E6" w:themeFill="background2"/>
          </w:tcPr>
          <w:p w14:paraId="1307CCA7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</w:tc>
        <w:tc>
          <w:tcPr>
            <w:tcW w:w="1029" w:type="dxa"/>
            <w:shd w:val="clear" w:color="auto" w:fill="E7E6E6" w:themeFill="background2"/>
          </w:tcPr>
          <w:p w14:paraId="2D42D459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</w:tc>
        <w:tc>
          <w:tcPr>
            <w:tcW w:w="1126" w:type="dxa"/>
            <w:shd w:val="clear" w:color="auto" w:fill="E7E6E6" w:themeFill="background2"/>
          </w:tcPr>
          <w:p w14:paraId="77D91E37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</w:tc>
        <w:tc>
          <w:tcPr>
            <w:tcW w:w="1075" w:type="dxa"/>
            <w:shd w:val="clear" w:color="auto" w:fill="E7E6E6" w:themeFill="background2"/>
          </w:tcPr>
          <w:p w14:paraId="5F69138C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</w:tc>
        <w:tc>
          <w:tcPr>
            <w:tcW w:w="1079" w:type="dxa"/>
            <w:shd w:val="clear" w:color="auto" w:fill="E7E6E6" w:themeFill="background2"/>
          </w:tcPr>
          <w:p w14:paraId="5D1FCD88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</w:tc>
        <w:tc>
          <w:tcPr>
            <w:tcW w:w="1029" w:type="dxa"/>
            <w:shd w:val="clear" w:color="auto" w:fill="E7E6E6" w:themeFill="background2"/>
          </w:tcPr>
          <w:p w14:paraId="281CB4EC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</w:tc>
        <w:tc>
          <w:tcPr>
            <w:tcW w:w="978" w:type="dxa"/>
            <w:shd w:val="clear" w:color="auto" w:fill="E7E6E6" w:themeFill="background2"/>
          </w:tcPr>
          <w:p w14:paraId="70558564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</w:tc>
      </w:tr>
      <w:tr w:rsidR="00380C3F" w:rsidRPr="00380C3F" w14:paraId="0C5AD0E4" w14:textId="77777777" w:rsidTr="00067AF8">
        <w:trPr>
          <w:trHeight w:val="379"/>
        </w:trPr>
        <w:tc>
          <w:tcPr>
            <w:tcW w:w="973" w:type="dxa"/>
          </w:tcPr>
          <w:p w14:paraId="2D29CACF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Fibre</w:t>
            </w:r>
          </w:p>
        </w:tc>
        <w:tc>
          <w:tcPr>
            <w:tcW w:w="1073" w:type="dxa"/>
          </w:tcPr>
          <w:p w14:paraId="37562132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7E444544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1C223432" w14:textId="77777777" w:rsidR="00847E75" w:rsidRPr="00380C3F" w:rsidRDefault="00847E75" w:rsidP="00AE73BF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67392A9E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72" w:type="dxa"/>
          </w:tcPr>
          <w:p w14:paraId="1724E20B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83" w:type="dxa"/>
          </w:tcPr>
          <w:p w14:paraId="7D00700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112" w:type="dxa"/>
          </w:tcPr>
          <w:p w14:paraId="14D68095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26" w:type="dxa"/>
          </w:tcPr>
          <w:p w14:paraId="040F84E9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29" w:type="dxa"/>
          </w:tcPr>
          <w:p w14:paraId="626A9BA2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126" w:type="dxa"/>
          </w:tcPr>
          <w:p w14:paraId="2EE19083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1E71B255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9" w:type="dxa"/>
          </w:tcPr>
          <w:p w14:paraId="0AD317F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5F4AEADE" w14:textId="77777777" w:rsidR="00847E75" w:rsidRPr="00380C3F" w:rsidRDefault="00847E75" w:rsidP="002F71A9">
            <w:pPr>
              <w:spacing w:line="360" w:lineRule="auto"/>
              <w:ind w:left="360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978" w:type="dxa"/>
          </w:tcPr>
          <w:p w14:paraId="582130D2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80C3F" w:rsidRPr="00380C3F" w14:paraId="691E762D" w14:textId="77777777" w:rsidTr="00067AF8">
        <w:trPr>
          <w:trHeight w:val="427"/>
        </w:trPr>
        <w:tc>
          <w:tcPr>
            <w:tcW w:w="973" w:type="dxa"/>
          </w:tcPr>
          <w:p w14:paraId="130C8430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VitE</w:t>
            </w:r>
          </w:p>
        </w:tc>
        <w:tc>
          <w:tcPr>
            <w:tcW w:w="1073" w:type="dxa"/>
          </w:tcPr>
          <w:p w14:paraId="6237D23E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289863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0EDCE5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E11661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C87ABE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3" w:type="dxa"/>
          </w:tcPr>
          <w:p w14:paraId="7BDA5B1C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2" w:type="dxa"/>
          </w:tcPr>
          <w:p w14:paraId="02E6492C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6" w:type="dxa"/>
          </w:tcPr>
          <w:p w14:paraId="5791C42C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0E1FA5C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6" w:type="dxa"/>
          </w:tcPr>
          <w:p w14:paraId="6F26987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36B394F3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9" w:type="dxa"/>
          </w:tcPr>
          <w:p w14:paraId="2265FD0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3DA8CBB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8" w:type="dxa"/>
          </w:tcPr>
          <w:p w14:paraId="0F9BDA9D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80C3F" w:rsidRPr="00380C3F" w14:paraId="60821228" w14:textId="77777777" w:rsidTr="00067AF8">
        <w:trPr>
          <w:trHeight w:val="405"/>
        </w:trPr>
        <w:tc>
          <w:tcPr>
            <w:tcW w:w="973" w:type="dxa"/>
          </w:tcPr>
          <w:p w14:paraId="50A87E94" w14:textId="333E57B4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Potass</w:t>
            </w:r>
            <w:r w:rsidR="007711B1" w:rsidRPr="00380C3F">
              <w:rPr>
                <w:color w:val="auto"/>
                <w:sz w:val="16"/>
                <w:szCs w:val="16"/>
              </w:rPr>
              <w:t>ium</w:t>
            </w:r>
          </w:p>
        </w:tc>
        <w:tc>
          <w:tcPr>
            <w:tcW w:w="1073" w:type="dxa"/>
          </w:tcPr>
          <w:p w14:paraId="6B0CD29F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65F91C50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0C02153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05CB351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FC04EDA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83" w:type="dxa"/>
          </w:tcPr>
          <w:p w14:paraId="6F9DF46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2" w:type="dxa"/>
          </w:tcPr>
          <w:p w14:paraId="19B72E1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26" w:type="dxa"/>
          </w:tcPr>
          <w:p w14:paraId="237064F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29DD9F63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126" w:type="dxa"/>
          </w:tcPr>
          <w:p w14:paraId="36385C0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2B2F41D3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9" w:type="dxa"/>
          </w:tcPr>
          <w:p w14:paraId="4EFD07DB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5C232BFB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978" w:type="dxa"/>
          </w:tcPr>
          <w:p w14:paraId="4C5B2AB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80C3F" w:rsidRPr="00380C3F" w14:paraId="13D1DE62" w14:textId="77777777" w:rsidTr="00067AF8">
        <w:trPr>
          <w:trHeight w:val="459"/>
        </w:trPr>
        <w:tc>
          <w:tcPr>
            <w:tcW w:w="973" w:type="dxa"/>
            <w:shd w:val="clear" w:color="auto" w:fill="F2F2F2" w:themeFill="background1" w:themeFillShade="F2"/>
          </w:tcPr>
          <w:p w14:paraId="78FF6F68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Diet</w:t>
            </w:r>
          </w:p>
        </w:tc>
        <w:tc>
          <w:tcPr>
            <w:tcW w:w="2145" w:type="dxa"/>
            <w:gridSpan w:val="2"/>
            <w:shd w:val="clear" w:color="auto" w:fill="FF0066"/>
          </w:tcPr>
          <w:p w14:paraId="7A61D1AD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Keto</w:t>
            </w:r>
          </w:p>
        </w:tc>
        <w:tc>
          <w:tcPr>
            <w:tcW w:w="2144" w:type="dxa"/>
            <w:gridSpan w:val="2"/>
            <w:shd w:val="clear" w:color="auto" w:fill="3399FF"/>
          </w:tcPr>
          <w:p w14:paraId="15B5E571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Paleo</w:t>
            </w:r>
          </w:p>
        </w:tc>
        <w:tc>
          <w:tcPr>
            <w:tcW w:w="2155" w:type="dxa"/>
            <w:gridSpan w:val="2"/>
            <w:shd w:val="clear" w:color="auto" w:fill="FF9933"/>
          </w:tcPr>
          <w:p w14:paraId="7E2FE2CF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Intermittent Fasting</w:t>
            </w:r>
          </w:p>
        </w:tc>
        <w:tc>
          <w:tcPr>
            <w:tcW w:w="2138" w:type="dxa"/>
            <w:gridSpan w:val="2"/>
            <w:shd w:val="clear" w:color="auto" w:fill="66FFCC"/>
          </w:tcPr>
          <w:p w14:paraId="0E1D1956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8WW</w:t>
            </w:r>
          </w:p>
        </w:tc>
        <w:tc>
          <w:tcPr>
            <w:tcW w:w="2155" w:type="dxa"/>
            <w:gridSpan w:val="2"/>
            <w:shd w:val="clear" w:color="auto" w:fill="FF00FF"/>
          </w:tcPr>
          <w:p w14:paraId="0D61AEB8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Optifast</w:t>
            </w:r>
          </w:p>
        </w:tc>
        <w:tc>
          <w:tcPr>
            <w:tcW w:w="2154" w:type="dxa"/>
            <w:gridSpan w:val="2"/>
            <w:shd w:val="clear" w:color="auto" w:fill="FFFF00"/>
          </w:tcPr>
          <w:p w14:paraId="77787E57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edDiet WL</w:t>
            </w:r>
          </w:p>
        </w:tc>
        <w:tc>
          <w:tcPr>
            <w:tcW w:w="2007" w:type="dxa"/>
            <w:gridSpan w:val="2"/>
            <w:shd w:val="clear" w:color="auto" w:fill="33CCFF"/>
          </w:tcPr>
          <w:p w14:paraId="6493C3F8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GHE WL</w:t>
            </w:r>
          </w:p>
        </w:tc>
      </w:tr>
      <w:tr w:rsidR="00380C3F" w:rsidRPr="00380C3F" w14:paraId="6AF17C57" w14:textId="77777777" w:rsidTr="00067AF8">
        <w:trPr>
          <w:trHeight w:val="581"/>
        </w:trPr>
        <w:tc>
          <w:tcPr>
            <w:tcW w:w="973" w:type="dxa"/>
            <w:shd w:val="clear" w:color="auto" w:fill="F2F2F2" w:themeFill="background1" w:themeFillShade="F2"/>
          </w:tcPr>
          <w:p w14:paraId="754D0E8B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Nutrient</w:t>
            </w:r>
            <w:r w:rsidRPr="00380C3F">
              <w:rPr>
                <w:color w:val="auto"/>
                <w:sz w:val="16"/>
                <w:szCs w:val="16"/>
              </w:rPr>
              <w:br/>
              <w:t>(M&amp;F)</w:t>
            </w:r>
          </w:p>
        </w:tc>
        <w:tc>
          <w:tcPr>
            <w:tcW w:w="1073" w:type="dxa"/>
            <w:shd w:val="clear" w:color="auto" w:fill="E7E6E6" w:themeFill="background2"/>
          </w:tcPr>
          <w:p w14:paraId="2833EC80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1072" w:type="dxa"/>
            <w:shd w:val="clear" w:color="auto" w:fill="E7E6E6" w:themeFill="background2"/>
          </w:tcPr>
          <w:p w14:paraId="6B04A3AB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1072" w:type="dxa"/>
            <w:shd w:val="clear" w:color="auto" w:fill="E7E6E6" w:themeFill="background2"/>
          </w:tcPr>
          <w:p w14:paraId="2C07C7AA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1072" w:type="dxa"/>
            <w:shd w:val="clear" w:color="auto" w:fill="E7E6E6" w:themeFill="background2"/>
          </w:tcPr>
          <w:p w14:paraId="41839801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1072" w:type="dxa"/>
            <w:shd w:val="clear" w:color="auto" w:fill="E7E6E6" w:themeFill="background2"/>
          </w:tcPr>
          <w:p w14:paraId="706B30A2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1083" w:type="dxa"/>
            <w:shd w:val="clear" w:color="auto" w:fill="E7E6E6" w:themeFill="background2"/>
          </w:tcPr>
          <w:p w14:paraId="5B35A1A0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1112" w:type="dxa"/>
            <w:shd w:val="clear" w:color="auto" w:fill="E7E6E6" w:themeFill="background2"/>
          </w:tcPr>
          <w:p w14:paraId="33864AD2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1026" w:type="dxa"/>
            <w:shd w:val="clear" w:color="auto" w:fill="E7E6E6" w:themeFill="background2"/>
          </w:tcPr>
          <w:p w14:paraId="41F13002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1029" w:type="dxa"/>
            <w:shd w:val="clear" w:color="auto" w:fill="E7E6E6" w:themeFill="background2"/>
          </w:tcPr>
          <w:p w14:paraId="5CCB8EC6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1126" w:type="dxa"/>
            <w:shd w:val="clear" w:color="auto" w:fill="E7E6E6" w:themeFill="background2"/>
          </w:tcPr>
          <w:p w14:paraId="083117CD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1075" w:type="dxa"/>
            <w:shd w:val="clear" w:color="auto" w:fill="E7E6E6" w:themeFill="background2"/>
          </w:tcPr>
          <w:p w14:paraId="5E6ACD17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1079" w:type="dxa"/>
            <w:shd w:val="clear" w:color="auto" w:fill="E7E6E6" w:themeFill="background2"/>
          </w:tcPr>
          <w:p w14:paraId="424ADF58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1029" w:type="dxa"/>
            <w:shd w:val="clear" w:color="auto" w:fill="E7E6E6" w:themeFill="background2"/>
          </w:tcPr>
          <w:p w14:paraId="4D6713B3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978" w:type="dxa"/>
            <w:shd w:val="clear" w:color="auto" w:fill="E7E6E6" w:themeFill="background2"/>
          </w:tcPr>
          <w:p w14:paraId="066BA6FA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</w:tr>
      <w:tr w:rsidR="00380C3F" w:rsidRPr="00380C3F" w14:paraId="36CD8969" w14:textId="77777777" w:rsidTr="00067AF8">
        <w:trPr>
          <w:trHeight w:val="414"/>
        </w:trPr>
        <w:tc>
          <w:tcPr>
            <w:tcW w:w="973" w:type="dxa"/>
          </w:tcPr>
          <w:p w14:paraId="4D3C064C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VitC</w:t>
            </w:r>
          </w:p>
        </w:tc>
        <w:tc>
          <w:tcPr>
            <w:tcW w:w="1073" w:type="dxa"/>
          </w:tcPr>
          <w:p w14:paraId="12CA72A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B9CE008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4C4B86AC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87A406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504EFE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3" w:type="dxa"/>
          </w:tcPr>
          <w:p w14:paraId="3973636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112" w:type="dxa"/>
          </w:tcPr>
          <w:p w14:paraId="1AB85582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6" w:type="dxa"/>
          </w:tcPr>
          <w:p w14:paraId="2CB52AD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3D38CF3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6" w:type="dxa"/>
          </w:tcPr>
          <w:p w14:paraId="4773819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3540938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9" w:type="dxa"/>
          </w:tcPr>
          <w:p w14:paraId="0968183B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79764AC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8" w:type="dxa"/>
          </w:tcPr>
          <w:p w14:paraId="4A1F88BD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80C3F" w:rsidRPr="00380C3F" w14:paraId="0E9FC672" w14:textId="77777777" w:rsidTr="00067AF8">
        <w:trPr>
          <w:trHeight w:val="406"/>
        </w:trPr>
        <w:tc>
          <w:tcPr>
            <w:tcW w:w="973" w:type="dxa"/>
          </w:tcPr>
          <w:p w14:paraId="061D5751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Folate</w:t>
            </w:r>
          </w:p>
        </w:tc>
        <w:tc>
          <w:tcPr>
            <w:tcW w:w="1073" w:type="dxa"/>
          </w:tcPr>
          <w:p w14:paraId="2EAB6D8F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0196C418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FED8897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269DC15B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0D0F7D6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83" w:type="dxa"/>
          </w:tcPr>
          <w:p w14:paraId="264A1F70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2" w:type="dxa"/>
          </w:tcPr>
          <w:p w14:paraId="04A4CD1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26" w:type="dxa"/>
          </w:tcPr>
          <w:p w14:paraId="415BB7F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29" w:type="dxa"/>
          </w:tcPr>
          <w:p w14:paraId="76AC619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6" w:type="dxa"/>
          </w:tcPr>
          <w:p w14:paraId="4E27E512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6B8BC4DE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9" w:type="dxa"/>
          </w:tcPr>
          <w:p w14:paraId="6C0C76F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353D3840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8" w:type="dxa"/>
          </w:tcPr>
          <w:p w14:paraId="08A3CA9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80C3F" w:rsidRPr="00380C3F" w14:paraId="3EB701E7" w14:textId="77777777" w:rsidTr="00067AF8">
        <w:trPr>
          <w:trHeight w:val="412"/>
        </w:trPr>
        <w:tc>
          <w:tcPr>
            <w:tcW w:w="973" w:type="dxa"/>
          </w:tcPr>
          <w:p w14:paraId="228CB0BF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VitB12</w:t>
            </w:r>
          </w:p>
        </w:tc>
        <w:tc>
          <w:tcPr>
            <w:tcW w:w="1073" w:type="dxa"/>
          </w:tcPr>
          <w:p w14:paraId="0A65651C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6EE48ED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51493D6D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01C65EBC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22D077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3" w:type="dxa"/>
          </w:tcPr>
          <w:p w14:paraId="04856BA2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2" w:type="dxa"/>
          </w:tcPr>
          <w:p w14:paraId="0D7EDDD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6" w:type="dxa"/>
          </w:tcPr>
          <w:p w14:paraId="5710B56D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370D054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6" w:type="dxa"/>
          </w:tcPr>
          <w:p w14:paraId="098FE669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7087026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9" w:type="dxa"/>
          </w:tcPr>
          <w:p w14:paraId="06748629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3F4B8ADE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8" w:type="dxa"/>
          </w:tcPr>
          <w:p w14:paraId="501B346C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380C3F" w:rsidRPr="00380C3F" w14:paraId="0AD35B25" w14:textId="77777777" w:rsidTr="00067AF8">
        <w:trPr>
          <w:trHeight w:val="418"/>
        </w:trPr>
        <w:tc>
          <w:tcPr>
            <w:tcW w:w="973" w:type="dxa"/>
          </w:tcPr>
          <w:p w14:paraId="0DD0DFA0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Calcium</w:t>
            </w:r>
          </w:p>
        </w:tc>
        <w:tc>
          <w:tcPr>
            <w:tcW w:w="1073" w:type="dxa"/>
          </w:tcPr>
          <w:p w14:paraId="211FB56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72" w:type="dxa"/>
          </w:tcPr>
          <w:p w14:paraId="587ECD5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39860CB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57C60B95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63B74A0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83" w:type="dxa"/>
          </w:tcPr>
          <w:p w14:paraId="09A0459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2" w:type="dxa"/>
          </w:tcPr>
          <w:p w14:paraId="649A712B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26" w:type="dxa"/>
          </w:tcPr>
          <w:p w14:paraId="13F46B1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29" w:type="dxa"/>
          </w:tcPr>
          <w:p w14:paraId="22BE385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126" w:type="dxa"/>
          </w:tcPr>
          <w:p w14:paraId="76841E4B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75" w:type="dxa"/>
          </w:tcPr>
          <w:p w14:paraId="458B2865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9" w:type="dxa"/>
          </w:tcPr>
          <w:p w14:paraId="06997BFE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29" w:type="dxa"/>
          </w:tcPr>
          <w:p w14:paraId="493675D2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978" w:type="dxa"/>
          </w:tcPr>
          <w:p w14:paraId="4952DC1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  <w:tr w:rsidR="00380C3F" w:rsidRPr="00380C3F" w14:paraId="40F23CE6" w14:textId="77777777" w:rsidTr="00067AF8">
        <w:trPr>
          <w:trHeight w:val="409"/>
        </w:trPr>
        <w:tc>
          <w:tcPr>
            <w:tcW w:w="973" w:type="dxa"/>
          </w:tcPr>
          <w:p w14:paraId="695C51A9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Iodine</w:t>
            </w:r>
          </w:p>
        </w:tc>
        <w:tc>
          <w:tcPr>
            <w:tcW w:w="1073" w:type="dxa"/>
          </w:tcPr>
          <w:p w14:paraId="15B5BB94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77E9E7EA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63730354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4E538927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75C17CA0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83" w:type="dxa"/>
          </w:tcPr>
          <w:p w14:paraId="1AD6EFB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112" w:type="dxa"/>
          </w:tcPr>
          <w:p w14:paraId="42B67D52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26" w:type="dxa"/>
          </w:tcPr>
          <w:p w14:paraId="6DF27DB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29" w:type="dxa"/>
          </w:tcPr>
          <w:p w14:paraId="0ACDC7E6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126" w:type="dxa"/>
          </w:tcPr>
          <w:p w14:paraId="137A841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5E2B4A43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9" w:type="dxa"/>
          </w:tcPr>
          <w:p w14:paraId="3DCCE49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29" w:type="dxa"/>
          </w:tcPr>
          <w:p w14:paraId="786AAFE0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978" w:type="dxa"/>
          </w:tcPr>
          <w:p w14:paraId="2FEA0C9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  <w:tr w:rsidR="00380C3F" w:rsidRPr="00380C3F" w14:paraId="7CCA9F8C" w14:textId="77777777" w:rsidTr="00067AF8">
        <w:trPr>
          <w:trHeight w:val="416"/>
        </w:trPr>
        <w:tc>
          <w:tcPr>
            <w:tcW w:w="973" w:type="dxa"/>
          </w:tcPr>
          <w:p w14:paraId="28170BF0" w14:textId="0A967911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Phosph</w:t>
            </w:r>
            <w:r w:rsidR="007711B1" w:rsidRPr="00380C3F">
              <w:rPr>
                <w:color w:val="auto"/>
                <w:sz w:val="16"/>
                <w:szCs w:val="16"/>
              </w:rPr>
              <w:t>orus</w:t>
            </w:r>
          </w:p>
        </w:tc>
        <w:tc>
          <w:tcPr>
            <w:tcW w:w="1073" w:type="dxa"/>
          </w:tcPr>
          <w:p w14:paraId="1731BB80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72" w:type="dxa"/>
          </w:tcPr>
          <w:p w14:paraId="69F2D1A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361B75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6C2EC2D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2EEB724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83" w:type="dxa"/>
          </w:tcPr>
          <w:p w14:paraId="198D1333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2" w:type="dxa"/>
          </w:tcPr>
          <w:p w14:paraId="54263E7A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6" w:type="dxa"/>
          </w:tcPr>
          <w:p w14:paraId="5A37BBF0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2731DC6D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6" w:type="dxa"/>
          </w:tcPr>
          <w:p w14:paraId="3EE20D33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012141E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79" w:type="dxa"/>
          </w:tcPr>
          <w:p w14:paraId="73EB309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9" w:type="dxa"/>
          </w:tcPr>
          <w:p w14:paraId="20B3BE44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978" w:type="dxa"/>
          </w:tcPr>
          <w:p w14:paraId="2A96F891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  <w:tr w:rsidR="00380C3F" w:rsidRPr="00380C3F" w14:paraId="33B56FCF" w14:textId="77777777" w:rsidTr="00067AF8">
        <w:trPr>
          <w:trHeight w:val="467"/>
        </w:trPr>
        <w:tc>
          <w:tcPr>
            <w:tcW w:w="973" w:type="dxa"/>
            <w:shd w:val="clear" w:color="auto" w:fill="F2F2F2" w:themeFill="background1" w:themeFillShade="F2"/>
          </w:tcPr>
          <w:p w14:paraId="0457CC01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color w:val="auto"/>
                <w:sz w:val="16"/>
                <w:szCs w:val="16"/>
              </w:rPr>
            </w:pPr>
            <w:r w:rsidRPr="00380C3F">
              <w:rPr>
                <w:b/>
                <w:color w:val="auto"/>
                <w:sz w:val="16"/>
                <w:szCs w:val="16"/>
              </w:rPr>
              <w:t>Diet</w:t>
            </w:r>
          </w:p>
        </w:tc>
        <w:tc>
          <w:tcPr>
            <w:tcW w:w="2145" w:type="dxa"/>
            <w:gridSpan w:val="2"/>
            <w:shd w:val="clear" w:color="auto" w:fill="FF0066"/>
          </w:tcPr>
          <w:p w14:paraId="3739E581" w14:textId="77777777" w:rsidR="00847E75" w:rsidRPr="00380C3F" w:rsidRDefault="00847E75" w:rsidP="00067AF8">
            <w:pPr>
              <w:pStyle w:val="ListParagraph"/>
              <w:spacing w:line="360" w:lineRule="auto"/>
              <w:contextualSpacing w:val="0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80C3F">
              <w:rPr>
                <w:b/>
                <w:sz w:val="16"/>
                <w:szCs w:val="16"/>
              </w:rPr>
              <w:t>Keto</w:t>
            </w:r>
          </w:p>
        </w:tc>
        <w:tc>
          <w:tcPr>
            <w:tcW w:w="2144" w:type="dxa"/>
            <w:gridSpan w:val="2"/>
            <w:shd w:val="clear" w:color="auto" w:fill="3399FF"/>
          </w:tcPr>
          <w:p w14:paraId="432666F8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color w:val="auto"/>
                <w:sz w:val="16"/>
                <w:szCs w:val="16"/>
              </w:rPr>
            </w:pPr>
            <w:r w:rsidRPr="00380C3F">
              <w:rPr>
                <w:b/>
                <w:color w:val="auto"/>
                <w:sz w:val="16"/>
                <w:szCs w:val="16"/>
              </w:rPr>
              <w:t>Paleo</w:t>
            </w:r>
          </w:p>
        </w:tc>
        <w:tc>
          <w:tcPr>
            <w:tcW w:w="2155" w:type="dxa"/>
            <w:gridSpan w:val="2"/>
            <w:shd w:val="clear" w:color="auto" w:fill="FF9933"/>
          </w:tcPr>
          <w:p w14:paraId="33492185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color w:val="auto"/>
                <w:sz w:val="16"/>
                <w:szCs w:val="16"/>
              </w:rPr>
            </w:pPr>
            <w:r w:rsidRPr="00380C3F">
              <w:rPr>
                <w:b/>
                <w:color w:val="auto"/>
                <w:sz w:val="16"/>
                <w:szCs w:val="16"/>
              </w:rPr>
              <w:t>Intermittent Fasting</w:t>
            </w:r>
          </w:p>
        </w:tc>
        <w:tc>
          <w:tcPr>
            <w:tcW w:w="2138" w:type="dxa"/>
            <w:gridSpan w:val="2"/>
            <w:shd w:val="clear" w:color="auto" w:fill="66FFCC"/>
          </w:tcPr>
          <w:p w14:paraId="1797B499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color w:val="auto"/>
                <w:sz w:val="16"/>
                <w:szCs w:val="16"/>
              </w:rPr>
            </w:pPr>
            <w:r w:rsidRPr="00380C3F">
              <w:rPr>
                <w:b/>
                <w:color w:val="auto"/>
                <w:sz w:val="16"/>
                <w:szCs w:val="16"/>
              </w:rPr>
              <w:t>8WW</w:t>
            </w:r>
          </w:p>
        </w:tc>
        <w:tc>
          <w:tcPr>
            <w:tcW w:w="2155" w:type="dxa"/>
            <w:gridSpan w:val="2"/>
            <w:shd w:val="clear" w:color="auto" w:fill="FF00FF"/>
          </w:tcPr>
          <w:p w14:paraId="31F81DC9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color w:val="auto"/>
                <w:sz w:val="16"/>
                <w:szCs w:val="16"/>
              </w:rPr>
            </w:pPr>
            <w:r w:rsidRPr="00380C3F">
              <w:rPr>
                <w:b/>
                <w:color w:val="auto"/>
                <w:sz w:val="16"/>
                <w:szCs w:val="16"/>
              </w:rPr>
              <w:t>Optifast</w:t>
            </w:r>
          </w:p>
        </w:tc>
        <w:tc>
          <w:tcPr>
            <w:tcW w:w="2154" w:type="dxa"/>
            <w:gridSpan w:val="2"/>
            <w:shd w:val="clear" w:color="auto" w:fill="FFFF00"/>
          </w:tcPr>
          <w:p w14:paraId="169B7772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color w:val="auto"/>
                <w:sz w:val="16"/>
                <w:szCs w:val="16"/>
              </w:rPr>
            </w:pPr>
            <w:r w:rsidRPr="00380C3F">
              <w:rPr>
                <w:b/>
                <w:color w:val="auto"/>
                <w:sz w:val="16"/>
                <w:szCs w:val="16"/>
              </w:rPr>
              <w:t>MedDiet WL</w:t>
            </w:r>
          </w:p>
        </w:tc>
        <w:tc>
          <w:tcPr>
            <w:tcW w:w="2007" w:type="dxa"/>
            <w:gridSpan w:val="2"/>
            <w:shd w:val="clear" w:color="auto" w:fill="33CCFF"/>
          </w:tcPr>
          <w:p w14:paraId="65421891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color w:val="auto"/>
                <w:sz w:val="16"/>
                <w:szCs w:val="16"/>
              </w:rPr>
            </w:pPr>
            <w:r w:rsidRPr="00380C3F">
              <w:rPr>
                <w:b/>
                <w:color w:val="auto"/>
                <w:sz w:val="16"/>
                <w:szCs w:val="16"/>
              </w:rPr>
              <w:t>AGHE WL</w:t>
            </w:r>
          </w:p>
        </w:tc>
      </w:tr>
      <w:tr w:rsidR="00380C3F" w:rsidRPr="00380C3F" w14:paraId="580723CB" w14:textId="77777777" w:rsidTr="00067AF8">
        <w:trPr>
          <w:trHeight w:val="495"/>
        </w:trPr>
        <w:tc>
          <w:tcPr>
            <w:tcW w:w="973" w:type="dxa"/>
            <w:shd w:val="clear" w:color="auto" w:fill="F2F2F2" w:themeFill="background1" w:themeFillShade="F2"/>
          </w:tcPr>
          <w:p w14:paraId="528F18B6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 xml:space="preserve">Nutrient </w:t>
            </w:r>
            <w:r w:rsidRPr="00380C3F">
              <w:rPr>
                <w:color w:val="auto"/>
                <w:sz w:val="16"/>
                <w:szCs w:val="16"/>
              </w:rPr>
              <w:br/>
              <w:t>(M&amp;F)</w:t>
            </w:r>
          </w:p>
        </w:tc>
        <w:tc>
          <w:tcPr>
            <w:tcW w:w="1073" w:type="dxa"/>
            <w:shd w:val="clear" w:color="auto" w:fill="E7E6E6" w:themeFill="background2"/>
          </w:tcPr>
          <w:p w14:paraId="56B3E704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1072" w:type="dxa"/>
            <w:shd w:val="clear" w:color="auto" w:fill="E7E6E6" w:themeFill="background2"/>
          </w:tcPr>
          <w:p w14:paraId="4EB269AE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SDT</w:t>
            </w:r>
          </w:p>
        </w:tc>
        <w:tc>
          <w:tcPr>
            <w:tcW w:w="1072" w:type="dxa"/>
            <w:shd w:val="clear" w:color="auto" w:fill="E7E6E6" w:themeFill="background2"/>
          </w:tcPr>
          <w:p w14:paraId="2D8D2143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1072" w:type="dxa"/>
            <w:shd w:val="clear" w:color="auto" w:fill="E7E6E6" w:themeFill="background2"/>
          </w:tcPr>
          <w:p w14:paraId="1A41D425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SDT</w:t>
            </w:r>
          </w:p>
        </w:tc>
        <w:tc>
          <w:tcPr>
            <w:tcW w:w="1072" w:type="dxa"/>
            <w:shd w:val="clear" w:color="auto" w:fill="E7E6E6" w:themeFill="background2"/>
          </w:tcPr>
          <w:p w14:paraId="6A7449E2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1083" w:type="dxa"/>
            <w:shd w:val="clear" w:color="auto" w:fill="E7E6E6" w:themeFill="background2"/>
          </w:tcPr>
          <w:p w14:paraId="0A435705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SDT</w:t>
            </w:r>
          </w:p>
        </w:tc>
        <w:tc>
          <w:tcPr>
            <w:tcW w:w="1112" w:type="dxa"/>
            <w:shd w:val="clear" w:color="auto" w:fill="E7E6E6" w:themeFill="background2"/>
          </w:tcPr>
          <w:p w14:paraId="546E0E37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1026" w:type="dxa"/>
            <w:shd w:val="clear" w:color="auto" w:fill="E7E6E6" w:themeFill="background2"/>
          </w:tcPr>
          <w:p w14:paraId="1D24450D" w14:textId="77777777" w:rsidR="00847E75" w:rsidRPr="00380C3F" w:rsidRDefault="00847E75" w:rsidP="00067AF8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SDT</w:t>
            </w:r>
          </w:p>
        </w:tc>
        <w:tc>
          <w:tcPr>
            <w:tcW w:w="1029" w:type="dxa"/>
            <w:shd w:val="clear" w:color="auto" w:fill="E7E6E6" w:themeFill="background2"/>
          </w:tcPr>
          <w:p w14:paraId="1379BADF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1126" w:type="dxa"/>
            <w:shd w:val="clear" w:color="auto" w:fill="E7E6E6" w:themeFill="background2"/>
          </w:tcPr>
          <w:p w14:paraId="4002CADD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SDT</w:t>
            </w:r>
          </w:p>
        </w:tc>
        <w:tc>
          <w:tcPr>
            <w:tcW w:w="1075" w:type="dxa"/>
            <w:shd w:val="clear" w:color="auto" w:fill="E7E6E6" w:themeFill="background2"/>
          </w:tcPr>
          <w:p w14:paraId="462D4F8F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1079" w:type="dxa"/>
            <w:shd w:val="clear" w:color="auto" w:fill="E7E6E6" w:themeFill="background2"/>
          </w:tcPr>
          <w:p w14:paraId="53520188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SDT</w:t>
            </w:r>
          </w:p>
        </w:tc>
        <w:tc>
          <w:tcPr>
            <w:tcW w:w="1029" w:type="dxa"/>
            <w:shd w:val="clear" w:color="auto" w:fill="E7E6E6" w:themeFill="background2"/>
          </w:tcPr>
          <w:p w14:paraId="0C119D6B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I</w:t>
            </w:r>
          </w:p>
        </w:tc>
        <w:tc>
          <w:tcPr>
            <w:tcW w:w="978" w:type="dxa"/>
            <w:shd w:val="clear" w:color="auto" w:fill="E7E6E6" w:themeFill="background2"/>
          </w:tcPr>
          <w:p w14:paraId="1AD0D1A3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SDT</w:t>
            </w:r>
          </w:p>
        </w:tc>
      </w:tr>
      <w:tr w:rsidR="00380C3F" w:rsidRPr="00380C3F" w14:paraId="288CCB68" w14:textId="77777777" w:rsidTr="00067AF8">
        <w:trPr>
          <w:trHeight w:val="400"/>
        </w:trPr>
        <w:tc>
          <w:tcPr>
            <w:tcW w:w="973" w:type="dxa"/>
          </w:tcPr>
          <w:p w14:paraId="24F50AD3" w14:textId="77777777" w:rsidR="00847E75" w:rsidRPr="00380C3F" w:rsidRDefault="00847E75" w:rsidP="00067AF8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Sodium</w:t>
            </w:r>
          </w:p>
        </w:tc>
        <w:tc>
          <w:tcPr>
            <w:tcW w:w="1073" w:type="dxa"/>
          </w:tcPr>
          <w:p w14:paraId="67ACFF97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72D633D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1E90E10F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2" w:type="dxa"/>
          </w:tcPr>
          <w:p w14:paraId="3716B76B" w14:textId="77777777" w:rsidR="00847E75" w:rsidRPr="00380C3F" w:rsidRDefault="00847E75" w:rsidP="00067AF8">
            <w:pPr>
              <w:spacing w:line="360" w:lineRule="auto"/>
              <w:ind w:left="360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72" w:type="dxa"/>
          </w:tcPr>
          <w:p w14:paraId="7D875BD5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083" w:type="dxa"/>
          </w:tcPr>
          <w:p w14:paraId="4CDB040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12" w:type="dxa"/>
          </w:tcPr>
          <w:p w14:paraId="09362796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26" w:type="dxa"/>
          </w:tcPr>
          <w:p w14:paraId="7D994AF4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29" w:type="dxa"/>
          </w:tcPr>
          <w:p w14:paraId="7CDD6BF2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26" w:type="dxa"/>
          </w:tcPr>
          <w:p w14:paraId="5583261D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5" w:type="dxa"/>
          </w:tcPr>
          <w:p w14:paraId="235A0279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79" w:type="dxa"/>
          </w:tcPr>
          <w:p w14:paraId="4F1DB0ED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1029" w:type="dxa"/>
          </w:tcPr>
          <w:p w14:paraId="41194D30" w14:textId="77777777" w:rsidR="00847E75" w:rsidRPr="00380C3F" w:rsidRDefault="00847E75" w:rsidP="00847E7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8" w:type="dxa"/>
          </w:tcPr>
          <w:p w14:paraId="02B30328" w14:textId="77777777" w:rsidR="00847E75" w:rsidRPr="00380C3F" w:rsidRDefault="00847E75" w:rsidP="00067AF8">
            <w:pPr>
              <w:spacing w:line="360" w:lineRule="auto"/>
              <w:ind w:left="360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</w:tr>
    </w:tbl>
    <w:p w14:paraId="05381E78" w14:textId="4F523963" w:rsidR="003D0229" w:rsidRPr="00380C3F" w:rsidRDefault="003D0229" w:rsidP="0087043F">
      <w:pPr>
        <w:pStyle w:val="MDPI31text"/>
        <w:rPr>
          <w:rFonts w:ascii="Times New Roman" w:eastAsia="Calibri" w:hAnsi="Times New Roman"/>
          <w:color w:val="auto"/>
          <w:szCs w:val="24"/>
        </w:rPr>
      </w:pPr>
    </w:p>
    <w:p w14:paraId="11FDF3DF" w14:textId="77777777" w:rsidR="0087043F" w:rsidRPr="00380C3F" w:rsidRDefault="0087043F" w:rsidP="00D54B58">
      <w:pPr>
        <w:pStyle w:val="MDPI31text"/>
        <w:ind w:firstLine="0"/>
        <w:rPr>
          <w:rFonts w:ascii="Times New Roman" w:hAnsi="Times New Roman"/>
          <w:color w:val="auto"/>
        </w:rPr>
      </w:pPr>
    </w:p>
    <w:tbl>
      <w:tblPr>
        <w:tblStyle w:val="TableGrid"/>
        <w:tblpPr w:leftFromText="180" w:rightFromText="180" w:vertAnchor="page" w:horzAnchor="page" w:tblpXSpec="center" w:tblpY="1851"/>
        <w:tblW w:w="16007" w:type="dxa"/>
        <w:tblLayout w:type="fixed"/>
        <w:tblLook w:val="04A0" w:firstRow="1" w:lastRow="0" w:firstColumn="1" w:lastColumn="0" w:noHBand="0" w:noVBand="1"/>
      </w:tblPr>
      <w:tblGrid>
        <w:gridCol w:w="973"/>
        <w:gridCol w:w="512"/>
        <w:gridCol w:w="526"/>
        <w:gridCol w:w="555"/>
        <w:gridCol w:w="556"/>
        <w:gridCol w:w="511"/>
        <w:gridCol w:w="525"/>
        <w:gridCol w:w="554"/>
        <w:gridCol w:w="555"/>
        <w:gridCol w:w="510"/>
        <w:gridCol w:w="524"/>
        <w:gridCol w:w="554"/>
        <w:gridCol w:w="600"/>
        <w:gridCol w:w="510"/>
        <w:gridCol w:w="523"/>
        <w:gridCol w:w="554"/>
        <w:gridCol w:w="556"/>
        <w:gridCol w:w="510"/>
        <w:gridCol w:w="521"/>
        <w:gridCol w:w="554"/>
        <w:gridCol w:w="554"/>
        <w:gridCol w:w="14"/>
        <w:gridCol w:w="496"/>
        <w:gridCol w:w="521"/>
        <w:gridCol w:w="554"/>
        <w:gridCol w:w="554"/>
        <w:gridCol w:w="18"/>
        <w:gridCol w:w="492"/>
        <w:gridCol w:w="513"/>
        <w:gridCol w:w="554"/>
        <w:gridCol w:w="554"/>
      </w:tblGrid>
      <w:tr w:rsidR="00380C3F" w:rsidRPr="00380C3F" w14:paraId="5DF98EC7" w14:textId="77777777" w:rsidTr="00BA186B">
        <w:trPr>
          <w:trHeight w:val="412"/>
        </w:trPr>
        <w:tc>
          <w:tcPr>
            <w:tcW w:w="973" w:type="dxa"/>
            <w:shd w:val="clear" w:color="auto" w:fill="F2F2F2" w:themeFill="background1" w:themeFillShade="F2"/>
          </w:tcPr>
          <w:p w14:paraId="3A29D452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Diet</w:t>
            </w:r>
          </w:p>
        </w:tc>
        <w:tc>
          <w:tcPr>
            <w:tcW w:w="2149" w:type="dxa"/>
            <w:gridSpan w:val="4"/>
            <w:shd w:val="clear" w:color="auto" w:fill="FF0066"/>
          </w:tcPr>
          <w:p w14:paraId="71C32920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Keto</w:t>
            </w:r>
          </w:p>
        </w:tc>
        <w:tc>
          <w:tcPr>
            <w:tcW w:w="2145" w:type="dxa"/>
            <w:gridSpan w:val="4"/>
            <w:shd w:val="clear" w:color="auto" w:fill="3399FF"/>
          </w:tcPr>
          <w:p w14:paraId="670D9A92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Paleo</w:t>
            </w:r>
          </w:p>
        </w:tc>
        <w:tc>
          <w:tcPr>
            <w:tcW w:w="2188" w:type="dxa"/>
            <w:gridSpan w:val="4"/>
            <w:shd w:val="clear" w:color="auto" w:fill="FF9933"/>
          </w:tcPr>
          <w:p w14:paraId="0FEFCD40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Intermittent Fasting</w:t>
            </w:r>
          </w:p>
        </w:tc>
        <w:tc>
          <w:tcPr>
            <w:tcW w:w="2143" w:type="dxa"/>
            <w:gridSpan w:val="4"/>
            <w:shd w:val="clear" w:color="auto" w:fill="99FFCC"/>
          </w:tcPr>
          <w:p w14:paraId="7DA1CD8A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8WW</w:t>
            </w:r>
          </w:p>
        </w:tc>
        <w:tc>
          <w:tcPr>
            <w:tcW w:w="2153" w:type="dxa"/>
            <w:gridSpan w:val="5"/>
            <w:shd w:val="clear" w:color="auto" w:fill="FF00FF"/>
          </w:tcPr>
          <w:p w14:paraId="4357174D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Optifast</w:t>
            </w:r>
          </w:p>
        </w:tc>
        <w:tc>
          <w:tcPr>
            <w:tcW w:w="2143" w:type="dxa"/>
            <w:gridSpan w:val="5"/>
            <w:shd w:val="clear" w:color="auto" w:fill="FFFF00"/>
          </w:tcPr>
          <w:p w14:paraId="7F25BBA9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edDiet WL</w:t>
            </w:r>
          </w:p>
        </w:tc>
        <w:tc>
          <w:tcPr>
            <w:tcW w:w="2113" w:type="dxa"/>
            <w:gridSpan w:val="4"/>
            <w:shd w:val="clear" w:color="auto" w:fill="33CCFF"/>
          </w:tcPr>
          <w:p w14:paraId="659D48AA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AGHE WL</w:t>
            </w:r>
          </w:p>
        </w:tc>
      </w:tr>
      <w:tr w:rsidR="00380C3F" w:rsidRPr="00380C3F" w14:paraId="53FC4507" w14:textId="77777777" w:rsidTr="00BA186B">
        <w:trPr>
          <w:trHeight w:val="581"/>
        </w:trPr>
        <w:tc>
          <w:tcPr>
            <w:tcW w:w="973" w:type="dxa"/>
            <w:shd w:val="clear" w:color="auto" w:fill="F2F2F2" w:themeFill="background1" w:themeFillShade="F2"/>
          </w:tcPr>
          <w:p w14:paraId="49E74D25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Nutrient</w:t>
            </w:r>
          </w:p>
        </w:tc>
        <w:tc>
          <w:tcPr>
            <w:tcW w:w="512" w:type="dxa"/>
            <w:shd w:val="clear" w:color="auto" w:fill="E7E6E6" w:themeFill="background2"/>
          </w:tcPr>
          <w:p w14:paraId="49877103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6C07617F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26" w:type="dxa"/>
            <w:shd w:val="clear" w:color="auto" w:fill="E7E6E6" w:themeFill="background2"/>
          </w:tcPr>
          <w:p w14:paraId="72342411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5558A5C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55" w:type="dxa"/>
            <w:shd w:val="clear" w:color="auto" w:fill="E7E6E6" w:themeFill="background2"/>
          </w:tcPr>
          <w:p w14:paraId="44DC71AC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5801BE08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56" w:type="dxa"/>
            <w:shd w:val="clear" w:color="auto" w:fill="E7E6E6" w:themeFill="background2"/>
          </w:tcPr>
          <w:p w14:paraId="55E41DFC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2B5F27A9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11" w:type="dxa"/>
            <w:shd w:val="clear" w:color="auto" w:fill="E7E6E6" w:themeFill="background2"/>
          </w:tcPr>
          <w:p w14:paraId="7C81536F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086ACFC0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25" w:type="dxa"/>
            <w:shd w:val="clear" w:color="auto" w:fill="E7E6E6" w:themeFill="background2"/>
          </w:tcPr>
          <w:p w14:paraId="04B0A722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0808878A" w14:textId="77777777" w:rsidR="00FD1AD5" w:rsidRPr="00380C3F" w:rsidRDefault="00FD1AD5" w:rsidP="00BA186B">
            <w:pPr>
              <w:spacing w:line="360" w:lineRule="auto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54" w:type="dxa"/>
            <w:shd w:val="clear" w:color="auto" w:fill="E7E6E6" w:themeFill="background2"/>
          </w:tcPr>
          <w:p w14:paraId="4A4477D9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3FB69AF2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55" w:type="dxa"/>
            <w:shd w:val="clear" w:color="auto" w:fill="E7E6E6" w:themeFill="background2"/>
          </w:tcPr>
          <w:p w14:paraId="5B630AF5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01A83911" w14:textId="77777777" w:rsidR="00FD1AD5" w:rsidRPr="00380C3F" w:rsidRDefault="00FD1AD5" w:rsidP="00BA186B">
            <w:pPr>
              <w:spacing w:line="360" w:lineRule="auto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10" w:type="dxa"/>
            <w:shd w:val="clear" w:color="auto" w:fill="E7E6E6" w:themeFill="background2"/>
          </w:tcPr>
          <w:p w14:paraId="2DA1EF68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386A4565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24" w:type="dxa"/>
            <w:shd w:val="clear" w:color="auto" w:fill="E7E6E6" w:themeFill="background2"/>
          </w:tcPr>
          <w:p w14:paraId="5FF5062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55F9C8DA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54" w:type="dxa"/>
            <w:shd w:val="clear" w:color="auto" w:fill="E7E6E6" w:themeFill="background2"/>
          </w:tcPr>
          <w:p w14:paraId="6A9B465C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61E7183A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600" w:type="dxa"/>
            <w:shd w:val="clear" w:color="auto" w:fill="E7E6E6" w:themeFill="background2"/>
          </w:tcPr>
          <w:p w14:paraId="79995CFB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0B910951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10" w:type="dxa"/>
            <w:shd w:val="clear" w:color="auto" w:fill="E7E6E6" w:themeFill="background2"/>
          </w:tcPr>
          <w:p w14:paraId="561F0CEA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003F587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23" w:type="dxa"/>
            <w:shd w:val="clear" w:color="auto" w:fill="E7E6E6" w:themeFill="background2"/>
          </w:tcPr>
          <w:p w14:paraId="1931461D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125B9690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54" w:type="dxa"/>
            <w:shd w:val="clear" w:color="auto" w:fill="E7E6E6" w:themeFill="background2"/>
          </w:tcPr>
          <w:p w14:paraId="5EABD3DB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00EB57C7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56" w:type="dxa"/>
            <w:shd w:val="clear" w:color="auto" w:fill="E7E6E6" w:themeFill="background2"/>
          </w:tcPr>
          <w:p w14:paraId="5F932377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2AC4729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10" w:type="dxa"/>
            <w:shd w:val="clear" w:color="auto" w:fill="E7E6E6" w:themeFill="background2"/>
          </w:tcPr>
          <w:p w14:paraId="4D6CA814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5C78DAF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21" w:type="dxa"/>
            <w:shd w:val="clear" w:color="auto" w:fill="E7E6E6" w:themeFill="background2"/>
          </w:tcPr>
          <w:p w14:paraId="2374E51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56854F0A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54" w:type="dxa"/>
            <w:shd w:val="clear" w:color="auto" w:fill="E7E6E6" w:themeFill="background2"/>
          </w:tcPr>
          <w:p w14:paraId="53360880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5AF0F67B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54" w:type="dxa"/>
            <w:shd w:val="clear" w:color="auto" w:fill="E7E6E6" w:themeFill="background2"/>
          </w:tcPr>
          <w:p w14:paraId="692CC0AC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74E86737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10" w:type="dxa"/>
            <w:gridSpan w:val="2"/>
            <w:shd w:val="clear" w:color="auto" w:fill="E7E6E6" w:themeFill="background2"/>
          </w:tcPr>
          <w:p w14:paraId="12CC95EE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4DA08322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21" w:type="dxa"/>
            <w:shd w:val="clear" w:color="auto" w:fill="E7E6E6" w:themeFill="background2"/>
          </w:tcPr>
          <w:p w14:paraId="21D3879F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4B069130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54" w:type="dxa"/>
            <w:shd w:val="clear" w:color="auto" w:fill="E7E6E6" w:themeFill="background2"/>
          </w:tcPr>
          <w:p w14:paraId="55FCC1A4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5C9D9D4C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54" w:type="dxa"/>
            <w:shd w:val="clear" w:color="auto" w:fill="E7E6E6" w:themeFill="background2"/>
          </w:tcPr>
          <w:p w14:paraId="25A85BF4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46DC7655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10" w:type="dxa"/>
            <w:gridSpan w:val="2"/>
            <w:shd w:val="clear" w:color="auto" w:fill="E7E6E6" w:themeFill="background2"/>
          </w:tcPr>
          <w:p w14:paraId="12B47ACA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30D75E0B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13" w:type="dxa"/>
            <w:shd w:val="clear" w:color="auto" w:fill="E7E6E6" w:themeFill="background2"/>
          </w:tcPr>
          <w:p w14:paraId="513F8A7C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0DB0A39F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RDI</w:t>
            </w:r>
          </w:p>
        </w:tc>
        <w:tc>
          <w:tcPr>
            <w:tcW w:w="554" w:type="dxa"/>
            <w:shd w:val="clear" w:color="auto" w:fill="E7E6E6" w:themeFill="background2"/>
          </w:tcPr>
          <w:p w14:paraId="4C81C5CE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M</w:t>
            </w:r>
          </w:p>
          <w:p w14:paraId="298E4EC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</w:tc>
        <w:tc>
          <w:tcPr>
            <w:tcW w:w="554" w:type="dxa"/>
            <w:shd w:val="clear" w:color="auto" w:fill="E7E6E6" w:themeFill="background2"/>
          </w:tcPr>
          <w:p w14:paraId="5370BAB9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F</w:t>
            </w:r>
          </w:p>
          <w:p w14:paraId="26B83F46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  <w:r w:rsidRPr="00380C3F">
              <w:rPr>
                <w:b/>
                <w:bCs/>
                <w:color w:val="auto"/>
                <w:sz w:val="16"/>
                <w:szCs w:val="16"/>
              </w:rPr>
              <w:t>EAR</w:t>
            </w:r>
          </w:p>
          <w:p w14:paraId="056021C5" w14:textId="77777777" w:rsidR="00FD1AD5" w:rsidRPr="00380C3F" w:rsidRDefault="00FD1AD5" w:rsidP="00BA186B">
            <w:pPr>
              <w:spacing w:line="360" w:lineRule="auto"/>
              <w:jc w:val="center"/>
              <w:rPr>
                <w:b/>
                <w:bCs/>
                <w:color w:val="auto"/>
                <w:sz w:val="16"/>
                <w:szCs w:val="16"/>
              </w:rPr>
            </w:pPr>
          </w:p>
        </w:tc>
      </w:tr>
      <w:tr w:rsidR="00380C3F" w:rsidRPr="00380C3F" w14:paraId="47DAEFD3" w14:textId="77777777" w:rsidTr="00BA186B">
        <w:trPr>
          <w:trHeight w:val="581"/>
        </w:trPr>
        <w:tc>
          <w:tcPr>
            <w:tcW w:w="973" w:type="dxa"/>
          </w:tcPr>
          <w:p w14:paraId="0FF0FBCE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Riboflavin</w:t>
            </w:r>
          </w:p>
        </w:tc>
        <w:tc>
          <w:tcPr>
            <w:tcW w:w="512" w:type="dxa"/>
          </w:tcPr>
          <w:p w14:paraId="2AF8D4A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before="100" w:beforeAutospacing="1"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6" w:type="dxa"/>
          </w:tcPr>
          <w:p w14:paraId="27028A5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5" w:type="dxa"/>
          </w:tcPr>
          <w:p w14:paraId="27831C7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6" w:type="dxa"/>
          </w:tcPr>
          <w:p w14:paraId="6BE8567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1" w:type="dxa"/>
          </w:tcPr>
          <w:p w14:paraId="4B4A5E3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5" w:type="dxa"/>
          </w:tcPr>
          <w:p w14:paraId="7F0D1A0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4AB70C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3012690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4D53BFC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4" w:type="dxa"/>
          </w:tcPr>
          <w:p w14:paraId="20F122C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DCF7B2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600" w:type="dxa"/>
          </w:tcPr>
          <w:p w14:paraId="7BB3E7E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3FD52C6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3" w:type="dxa"/>
          </w:tcPr>
          <w:p w14:paraId="7014C24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676E28B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081C9EF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4D0B433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1" w:type="dxa"/>
          </w:tcPr>
          <w:p w14:paraId="441DAA5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11D530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D080C71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58D2020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0BA56CA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644580B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96865C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1514F64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3" w:type="dxa"/>
          </w:tcPr>
          <w:p w14:paraId="6038049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6014DAB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B1676D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  <w:tr w:rsidR="00380C3F" w:rsidRPr="00380C3F" w14:paraId="0768924B" w14:textId="77777777" w:rsidTr="00BA186B">
        <w:trPr>
          <w:trHeight w:val="581"/>
        </w:trPr>
        <w:tc>
          <w:tcPr>
            <w:tcW w:w="973" w:type="dxa"/>
          </w:tcPr>
          <w:p w14:paraId="352F4EF0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Niacin</w:t>
            </w:r>
          </w:p>
        </w:tc>
        <w:tc>
          <w:tcPr>
            <w:tcW w:w="512" w:type="dxa"/>
          </w:tcPr>
          <w:p w14:paraId="72F42C7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6" w:type="dxa"/>
          </w:tcPr>
          <w:p w14:paraId="1C5BDFC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0BA48E7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42FA356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1" w:type="dxa"/>
          </w:tcPr>
          <w:p w14:paraId="13DFD03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5" w:type="dxa"/>
          </w:tcPr>
          <w:p w14:paraId="0C449ED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F8F2A9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72611C4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12867F3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4" w:type="dxa"/>
          </w:tcPr>
          <w:p w14:paraId="4CCB86C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6FF18D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600" w:type="dxa"/>
          </w:tcPr>
          <w:p w14:paraId="736832E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7F751F4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3" w:type="dxa"/>
          </w:tcPr>
          <w:p w14:paraId="4B3EE27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682645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1351370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2DB8C8F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2502287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ED6047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376106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73607B6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576B613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D7DF87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74B1B38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604090F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3" w:type="dxa"/>
          </w:tcPr>
          <w:p w14:paraId="28062E9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03749E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41AE8F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  <w:tr w:rsidR="00380C3F" w:rsidRPr="00380C3F" w14:paraId="30282814" w14:textId="77777777" w:rsidTr="00BA186B">
        <w:trPr>
          <w:trHeight w:val="581"/>
        </w:trPr>
        <w:tc>
          <w:tcPr>
            <w:tcW w:w="973" w:type="dxa"/>
          </w:tcPr>
          <w:p w14:paraId="51C1080F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VitA</w:t>
            </w:r>
          </w:p>
        </w:tc>
        <w:tc>
          <w:tcPr>
            <w:tcW w:w="512" w:type="dxa"/>
          </w:tcPr>
          <w:p w14:paraId="755F05DB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6" w:type="dxa"/>
          </w:tcPr>
          <w:p w14:paraId="59709DA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505D6D61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2B3A0E4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1" w:type="dxa"/>
          </w:tcPr>
          <w:p w14:paraId="6D42DD8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5" w:type="dxa"/>
          </w:tcPr>
          <w:p w14:paraId="3938C00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12AE94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764395B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19D285C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4" w:type="dxa"/>
          </w:tcPr>
          <w:p w14:paraId="3C634BC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8600B3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600" w:type="dxa"/>
          </w:tcPr>
          <w:p w14:paraId="279BB7C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1BE5B22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3" w:type="dxa"/>
          </w:tcPr>
          <w:p w14:paraId="55F0FEE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96FB13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6CEF82B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3B77B07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79B92EA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040893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6DC482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5BC9368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513E50A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EAA096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C37F80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4A34150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3" w:type="dxa"/>
          </w:tcPr>
          <w:p w14:paraId="4B18064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73B6F131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C4FE59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</w:tr>
      <w:tr w:rsidR="00380C3F" w:rsidRPr="00380C3F" w14:paraId="49F06337" w14:textId="77777777" w:rsidTr="00BA186B">
        <w:trPr>
          <w:trHeight w:val="581"/>
        </w:trPr>
        <w:tc>
          <w:tcPr>
            <w:tcW w:w="973" w:type="dxa"/>
          </w:tcPr>
          <w:p w14:paraId="0F9646A9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Thiamin</w:t>
            </w:r>
          </w:p>
        </w:tc>
        <w:tc>
          <w:tcPr>
            <w:tcW w:w="512" w:type="dxa"/>
          </w:tcPr>
          <w:p w14:paraId="13216823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6" w:type="dxa"/>
          </w:tcPr>
          <w:p w14:paraId="03A4B6AC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5" w:type="dxa"/>
          </w:tcPr>
          <w:p w14:paraId="6100A18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7042797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1" w:type="dxa"/>
          </w:tcPr>
          <w:p w14:paraId="413B6D07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5" w:type="dxa"/>
          </w:tcPr>
          <w:p w14:paraId="1FD27D70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6922E7A2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5" w:type="dxa"/>
          </w:tcPr>
          <w:p w14:paraId="7B1D29A9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10" w:type="dxa"/>
          </w:tcPr>
          <w:p w14:paraId="28D4233E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4" w:type="dxa"/>
          </w:tcPr>
          <w:p w14:paraId="6D58DC4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0506CEE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600" w:type="dxa"/>
          </w:tcPr>
          <w:p w14:paraId="713C68B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358AAE98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3" w:type="dxa"/>
          </w:tcPr>
          <w:p w14:paraId="2458BCFC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7B56D920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6" w:type="dxa"/>
          </w:tcPr>
          <w:p w14:paraId="4DD488B3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10" w:type="dxa"/>
          </w:tcPr>
          <w:p w14:paraId="6D8D206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5A21066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FFF885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91E532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2B6938C4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1" w:type="dxa"/>
          </w:tcPr>
          <w:p w14:paraId="7EB38E1E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496009B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04616BD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287350C8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13" w:type="dxa"/>
          </w:tcPr>
          <w:p w14:paraId="6AEEC02D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644F6F0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663B3A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  <w:tr w:rsidR="00380C3F" w:rsidRPr="00380C3F" w14:paraId="46FAD31F" w14:textId="77777777" w:rsidTr="00BA186B">
        <w:trPr>
          <w:trHeight w:val="581"/>
        </w:trPr>
        <w:tc>
          <w:tcPr>
            <w:tcW w:w="973" w:type="dxa"/>
          </w:tcPr>
          <w:p w14:paraId="261B0262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Iron</w:t>
            </w:r>
          </w:p>
        </w:tc>
        <w:tc>
          <w:tcPr>
            <w:tcW w:w="512" w:type="dxa"/>
          </w:tcPr>
          <w:p w14:paraId="7537356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6" w:type="dxa"/>
          </w:tcPr>
          <w:p w14:paraId="62098FE8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5" w:type="dxa"/>
          </w:tcPr>
          <w:p w14:paraId="23E2941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46591EC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1" w:type="dxa"/>
          </w:tcPr>
          <w:p w14:paraId="63FDECD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5" w:type="dxa"/>
          </w:tcPr>
          <w:p w14:paraId="1F73D152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3931E8C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4ABB86F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0" w:type="dxa"/>
          </w:tcPr>
          <w:p w14:paraId="17356A7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4" w:type="dxa"/>
          </w:tcPr>
          <w:p w14:paraId="7741AADF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2D4518D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600" w:type="dxa"/>
          </w:tcPr>
          <w:p w14:paraId="4ED68BE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0" w:type="dxa"/>
          </w:tcPr>
          <w:p w14:paraId="17C205A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3" w:type="dxa"/>
          </w:tcPr>
          <w:p w14:paraId="0960486B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4DC6D57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5FF6F5B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0" w:type="dxa"/>
          </w:tcPr>
          <w:p w14:paraId="203E3B8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1" w:type="dxa"/>
          </w:tcPr>
          <w:p w14:paraId="0E7DE0F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4" w:type="dxa"/>
          </w:tcPr>
          <w:p w14:paraId="0E2D1FE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742EB50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3EE3463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21" w:type="dxa"/>
          </w:tcPr>
          <w:p w14:paraId="3008F429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628B965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20148D4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4F7DDE8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13" w:type="dxa"/>
          </w:tcPr>
          <w:p w14:paraId="2ACE97D1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52A2FE4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2028D7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</w:tr>
      <w:tr w:rsidR="00380C3F" w:rsidRPr="00380C3F" w14:paraId="2DE0568D" w14:textId="77777777" w:rsidTr="00BA186B">
        <w:trPr>
          <w:trHeight w:val="581"/>
        </w:trPr>
        <w:tc>
          <w:tcPr>
            <w:tcW w:w="973" w:type="dxa"/>
          </w:tcPr>
          <w:p w14:paraId="1F821685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Zinc</w:t>
            </w:r>
          </w:p>
        </w:tc>
        <w:tc>
          <w:tcPr>
            <w:tcW w:w="512" w:type="dxa"/>
          </w:tcPr>
          <w:p w14:paraId="5CA6A004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6" w:type="dxa"/>
          </w:tcPr>
          <w:p w14:paraId="7F55A00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12E91FF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56" w:type="dxa"/>
          </w:tcPr>
          <w:p w14:paraId="147AE32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1" w:type="dxa"/>
          </w:tcPr>
          <w:p w14:paraId="4969F689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5" w:type="dxa"/>
          </w:tcPr>
          <w:p w14:paraId="0123C0A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3A2D388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5" w:type="dxa"/>
          </w:tcPr>
          <w:p w14:paraId="2899F4D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355247F3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4" w:type="dxa"/>
          </w:tcPr>
          <w:p w14:paraId="309F147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61DFDA63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600" w:type="dxa"/>
          </w:tcPr>
          <w:p w14:paraId="63C9EFA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54FC359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3" w:type="dxa"/>
          </w:tcPr>
          <w:p w14:paraId="6AA0736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28778A2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0CFB2D2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1AFFA269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1" w:type="dxa"/>
          </w:tcPr>
          <w:p w14:paraId="5C0651F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79823C1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447A79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1BF4AA37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1" w:type="dxa"/>
          </w:tcPr>
          <w:p w14:paraId="1432C47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7AA7E3D1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15DBB9E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297842EA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13" w:type="dxa"/>
          </w:tcPr>
          <w:p w14:paraId="05ABDCF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2D495816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71C501BB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  <w:tr w:rsidR="00380C3F" w:rsidRPr="00380C3F" w14:paraId="02F930D5" w14:textId="77777777" w:rsidTr="00BA186B">
        <w:trPr>
          <w:trHeight w:val="581"/>
        </w:trPr>
        <w:tc>
          <w:tcPr>
            <w:tcW w:w="973" w:type="dxa"/>
          </w:tcPr>
          <w:p w14:paraId="12651D31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Magnesium</w:t>
            </w:r>
          </w:p>
        </w:tc>
        <w:tc>
          <w:tcPr>
            <w:tcW w:w="512" w:type="dxa"/>
          </w:tcPr>
          <w:p w14:paraId="4C1D9C98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6" w:type="dxa"/>
          </w:tcPr>
          <w:p w14:paraId="270D4B1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44074D7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67345F7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1" w:type="dxa"/>
          </w:tcPr>
          <w:p w14:paraId="5F404F9F" w14:textId="77777777" w:rsidR="00FD1AD5" w:rsidRPr="00380C3F" w:rsidRDefault="00FD1AD5" w:rsidP="00BA186B">
            <w:pPr>
              <w:spacing w:line="360" w:lineRule="auto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5" w:type="dxa"/>
          </w:tcPr>
          <w:p w14:paraId="413B615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E128454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476B3AB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77B790A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4" w:type="dxa"/>
          </w:tcPr>
          <w:p w14:paraId="58348C1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72F018B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contextualSpacing w:val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00" w:type="dxa"/>
          </w:tcPr>
          <w:p w14:paraId="7FF0F8B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5A81CB2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3" w:type="dxa"/>
          </w:tcPr>
          <w:p w14:paraId="405BBF8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ACFA3D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2ACE3ED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454E552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69250A09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CFEF1C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6B8F534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747BF7FB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21" w:type="dxa"/>
          </w:tcPr>
          <w:p w14:paraId="52E542C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4040C4F5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54" w:type="dxa"/>
          </w:tcPr>
          <w:p w14:paraId="0FD0C8F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57BA7D07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X</w:t>
            </w:r>
          </w:p>
        </w:tc>
        <w:tc>
          <w:tcPr>
            <w:tcW w:w="513" w:type="dxa"/>
          </w:tcPr>
          <w:p w14:paraId="285B527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2770EF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C86305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</w:tr>
      <w:tr w:rsidR="00380C3F" w:rsidRPr="00380C3F" w14:paraId="12535F3C" w14:textId="77777777" w:rsidTr="00BA186B">
        <w:trPr>
          <w:trHeight w:val="582"/>
        </w:trPr>
        <w:tc>
          <w:tcPr>
            <w:tcW w:w="973" w:type="dxa"/>
          </w:tcPr>
          <w:p w14:paraId="2CD309D6" w14:textId="77777777" w:rsidR="00FD1AD5" w:rsidRPr="00380C3F" w:rsidRDefault="00FD1AD5" w:rsidP="00BA186B">
            <w:pPr>
              <w:spacing w:line="360" w:lineRule="auto"/>
              <w:jc w:val="center"/>
              <w:rPr>
                <w:color w:val="auto"/>
                <w:sz w:val="16"/>
                <w:szCs w:val="16"/>
              </w:rPr>
            </w:pPr>
            <w:r w:rsidRPr="00380C3F">
              <w:rPr>
                <w:color w:val="auto"/>
                <w:sz w:val="16"/>
                <w:szCs w:val="16"/>
              </w:rPr>
              <w:t>Selenium</w:t>
            </w:r>
          </w:p>
        </w:tc>
        <w:tc>
          <w:tcPr>
            <w:tcW w:w="512" w:type="dxa"/>
          </w:tcPr>
          <w:p w14:paraId="372D21E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6" w:type="dxa"/>
          </w:tcPr>
          <w:p w14:paraId="597A462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42E2189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76D62B33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1" w:type="dxa"/>
          </w:tcPr>
          <w:p w14:paraId="1144354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5" w:type="dxa"/>
          </w:tcPr>
          <w:p w14:paraId="00BC67B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56E3B48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5" w:type="dxa"/>
          </w:tcPr>
          <w:p w14:paraId="789202E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14862506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4" w:type="dxa"/>
          </w:tcPr>
          <w:p w14:paraId="7947073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4EC66A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600" w:type="dxa"/>
          </w:tcPr>
          <w:p w14:paraId="6C2AEBC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45A5478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rPr>
                <w:sz w:val="16"/>
                <w:szCs w:val="16"/>
              </w:rPr>
            </w:pPr>
          </w:p>
        </w:tc>
        <w:tc>
          <w:tcPr>
            <w:tcW w:w="523" w:type="dxa"/>
          </w:tcPr>
          <w:p w14:paraId="70B6E70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33C9EC95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6" w:type="dxa"/>
          </w:tcPr>
          <w:p w14:paraId="6485DF7A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</w:tcPr>
          <w:p w14:paraId="7EDB32D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3A3B6FE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540B12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6DD83260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1A118297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21" w:type="dxa"/>
          </w:tcPr>
          <w:p w14:paraId="2CCB9C1F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A310CC2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66C32A7E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0" w:type="dxa"/>
            <w:gridSpan w:val="2"/>
          </w:tcPr>
          <w:p w14:paraId="68421091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13" w:type="dxa"/>
          </w:tcPr>
          <w:p w14:paraId="498280FD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2E9B3C7C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554" w:type="dxa"/>
          </w:tcPr>
          <w:p w14:paraId="146C1AF8" w14:textId="77777777" w:rsidR="00FD1AD5" w:rsidRPr="00380C3F" w:rsidRDefault="00FD1AD5" w:rsidP="00FD1AD5">
            <w:pPr>
              <w:pStyle w:val="ListParagraph"/>
              <w:numPr>
                <w:ilvl w:val="0"/>
                <w:numId w:val="8"/>
              </w:numPr>
              <w:spacing w:line="360" w:lineRule="auto"/>
              <w:jc w:val="center"/>
              <w:rPr>
                <w:sz w:val="16"/>
                <w:szCs w:val="16"/>
              </w:rPr>
            </w:pPr>
          </w:p>
        </w:tc>
      </w:tr>
    </w:tbl>
    <w:p w14:paraId="3CF14027" w14:textId="4C2CA2B3" w:rsidR="0087043F" w:rsidRPr="00380C3F" w:rsidRDefault="0087043F" w:rsidP="00D54B58">
      <w:pPr>
        <w:pStyle w:val="MDPI31text"/>
        <w:ind w:firstLine="0"/>
        <w:rPr>
          <w:rFonts w:ascii="Times New Roman" w:hAnsi="Times New Roman"/>
          <w:color w:val="auto"/>
        </w:rPr>
      </w:pPr>
    </w:p>
    <w:p w14:paraId="689FFB1B" w14:textId="259C0125" w:rsidR="000F1965" w:rsidRPr="00380C3F" w:rsidRDefault="000F1965" w:rsidP="000F1965">
      <w:pPr>
        <w:pStyle w:val="MDPI31text"/>
        <w:ind w:firstLine="0"/>
        <w:jc w:val="left"/>
        <w:rPr>
          <w:rFonts w:ascii="Times New Roman" w:hAnsi="Times New Roman"/>
          <w:color w:val="auto"/>
        </w:rPr>
      </w:pPr>
      <w:r w:rsidRPr="00380C3F">
        <w:rPr>
          <w:rFonts w:ascii="Times New Roman" w:eastAsia="Calibri" w:hAnsi="Times New Roman"/>
          <w:color w:val="auto"/>
          <w:szCs w:val="24"/>
        </w:rPr>
        <w:t xml:space="preserve">M=male, F=female </w:t>
      </w:r>
      <w:r w:rsidRPr="00380C3F">
        <w:rPr>
          <w:rFonts w:ascii="Times New Roman" w:eastAsia="Calibri" w:hAnsi="Times New Roman"/>
          <w:color w:val="auto"/>
          <w:szCs w:val="24"/>
        </w:rPr>
        <w:br/>
        <w:t xml:space="preserve">EAR = Estimated Average Requirement, RDI = Recommended Daily Intake, AI= Adequate Intake, </w:t>
      </w:r>
    </w:p>
    <w:p w14:paraId="676A8358" w14:textId="36C13B5B" w:rsidR="0087043F" w:rsidRPr="00380C3F" w:rsidRDefault="0087043F" w:rsidP="0087043F">
      <w:pPr>
        <w:pStyle w:val="MDPI31text"/>
        <w:rPr>
          <w:rFonts w:ascii="Times New Roman" w:hAnsi="Times New Roman"/>
          <w:color w:val="auto"/>
        </w:rPr>
      </w:pPr>
    </w:p>
    <w:p w14:paraId="2E0EF531" w14:textId="02F952CA" w:rsidR="0087043F" w:rsidRPr="00380C3F" w:rsidRDefault="0087043F" w:rsidP="0087043F">
      <w:pPr>
        <w:pStyle w:val="MDPI31text"/>
        <w:rPr>
          <w:rFonts w:ascii="Times New Roman" w:hAnsi="Times New Roman"/>
          <w:color w:val="auto"/>
        </w:rPr>
      </w:pPr>
    </w:p>
    <w:p w14:paraId="31E9BF57" w14:textId="5A2E729C" w:rsidR="0087043F" w:rsidRPr="00380C3F" w:rsidRDefault="0087043F" w:rsidP="0087043F">
      <w:pPr>
        <w:pStyle w:val="MDPI31text"/>
        <w:rPr>
          <w:rFonts w:ascii="Times New Roman" w:hAnsi="Times New Roman"/>
          <w:color w:val="auto"/>
        </w:rPr>
      </w:pPr>
    </w:p>
    <w:p w14:paraId="42EFAF4D" w14:textId="7849DCBF" w:rsidR="0087043F" w:rsidRPr="00380C3F" w:rsidRDefault="0087043F" w:rsidP="0087043F">
      <w:pPr>
        <w:pStyle w:val="MDPI31text"/>
        <w:rPr>
          <w:rFonts w:ascii="Times New Roman" w:hAnsi="Times New Roman"/>
          <w:color w:val="auto"/>
        </w:rPr>
      </w:pPr>
    </w:p>
    <w:p w14:paraId="3EA391B1" w14:textId="38155A73" w:rsidR="00905E9E" w:rsidRPr="00380C3F" w:rsidRDefault="00905E9E" w:rsidP="00D54B58">
      <w:pPr>
        <w:pStyle w:val="MDPI31text"/>
        <w:ind w:firstLine="0"/>
        <w:rPr>
          <w:rFonts w:ascii="Times New Roman" w:hAnsi="Times New Roman"/>
          <w:color w:val="auto"/>
        </w:rPr>
      </w:pPr>
    </w:p>
    <w:p w14:paraId="263BB017" w14:textId="54D2B671" w:rsidR="00E748C9" w:rsidRPr="00380C3F" w:rsidRDefault="00E748C9" w:rsidP="0087043F">
      <w:pPr>
        <w:pStyle w:val="MDPI31text"/>
        <w:rPr>
          <w:rFonts w:ascii="Times New Roman" w:hAnsi="Times New Roman"/>
          <w:b/>
          <w:bCs/>
          <w:color w:val="auto"/>
        </w:rPr>
      </w:pPr>
      <w:r w:rsidRPr="00380C3F">
        <w:rPr>
          <w:rFonts w:ascii="Times New Roman" w:hAnsi="Times New Roman"/>
          <w:b/>
          <w:bCs/>
          <w:color w:val="auto"/>
        </w:rPr>
        <w:lastRenderedPageBreak/>
        <w:t xml:space="preserve">References </w:t>
      </w:r>
    </w:p>
    <w:p w14:paraId="4E1BABB9" w14:textId="77777777" w:rsidR="008A6AAD" w:rsidRPr="00380C3F" w:rsidRDefault="00905E9E" w:rsidP="008A6AAD">
      <w:pPr>
        <w:pStyle w:val="EndNoteBibliography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color w:val="auto"/>
        </w:rPr>
        <w:fldChar w:fldCharType="begin"/>
      </w:r>
      <w:r w:rsidRPr="00380C3F">
        <w:rPr>
          <w:rFonts w:ascii="Times New Roman" w:hAnsi="Times New Roman"/>
          <w:color w:val="auto"/>
        </w:rPr>
        <w:instrText xml:space="preserve"> ADDIN EN.REFLIST </w:instrText>
      </w:r>
      <w:r w:rsidRPr="00380C3F">
        <w:rPr>
          <w:rFonts w:ascii="Times New Roman" w:hAnsi="Times New Roman"/>
          <w:color w:val="auto"/>
        </w:rPr>
        <w:fldChar w:fldCharType="separate"/>
      </w:r>
      <w:r w:rsidR="008A6AAD" w:rsidRPr="00380C3F">
        <w:rPr>
          <w:rFonts w:ascii="Times New Roman" w:hAnsi="Times New Roman"/>
          <w:color w:val="auto"/>
        </w:rPr>
        <w:t xml:space="preserve">1. Walker C (2017) </w:t>
      </w:r>
      <w:r w:rsidR="008A6AAD" w:rsidRPr="00380C3F">
        <w:rPr>
          <w:rFonts w:ascii="Times New Roman" w:hAnsi="Times New Roman"/>
          <w:i/>
          <w:color w:val="auto"/>
        </w:rPr>
        <w:t>Keto Diet Plan: Keto for Beginners / Keto Meal Plan</w:t>
      </w:r>
      <w:r w:rsidR="008A6AAD" w:rsidRPr="00380C3F">
        <w:rPr>
          <w:rFonts w:ascii="Times New Roman" w:hAnsi="Times New Roman"/>
          <w:color w:val="auto"/>
        </w:rPr>
        <w:t>: CreateSpace Independent Publishing Platform.</w:t>
      </w:r>
    </w:p>
    <w:p w14:paraId="534BB6E7" w14:textId="77777777" w:rsidR="008A6AAD" w:rsidRPr="00380C3F" w:rsidRDefault="008A6AAD" w:rsidP="008A6AAD">
      <w:pPr>
        <w:pStyle w:val="EndNoteBibliography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color w:val="auto"/>
        </w:rPr>
        <w:t xml:space="preserve">2. Press S (2014) </w:t>
      </w:r>
      <w:r w:rsidRPr="00380C3F">
        <w:rPr>
          <w:rFonts w:ascii="Times New Roman" w:hAnsi="Times New Roman"/>
          <w:i/>
          <w:color w:val="auto"/>
        </w:rPr>
        <w:t xml:space="preserve">Paleo for Beginners. </w:t>
      </w:r>
      <w:r w:rsidRPr="00380C3F">
        <w:rPr>
          <w:rFonts w:ascii="Times New Roman" w:hAnsi="Times New Roman"/>
          <w:color w:val="auto"/>
        </w:rPr>
        <w:t>United States Arcas Publishing.</w:t>
      </w:r>
    </w:p>
    <w:p w14:paraId="080EBF10" w14:textId="77777777" w:rsidR="008A6AAD" w:rsidRPr="00380C3F" w:rsidRDefault="008A6AAD" w:rsidP="008A6AAD">
      <w:pPr>
        <w:pStyle w:val="EndNoteBibliography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color w:val="auto"/>
        </w:rPr>
        <w:t>3. Chambers JR (2019)</w:t>
      </w:r>
      <w:r w:rsidRPr="00380C3F">
        <w:rPr>
          <w:rFonts w:ascii="Times New Roman" w:hAnsi="Times New Roman"/>
          <w:i/>
          <w:color w:val="auto"/>
        </w:rPr>
        <w:t xml:space="preserve"> 16 : 8 Intermittent Fasting. </w:t>
      </w:r>
      <w:r w:rsidRPr="00380C3F">
        <w:rPr>
          <w:rFonts w:ascii="Times New Roman" w:hAnsi="Times New Roman"/>
          <w:color w:val="auto"/>
        </w:rPr>
        <w:t>Australia Pan Macmillan Australia.</w:t>
      </w:r>
    </w:p>
    <w:p w14:paraId="6736D9A7" w14:textId="77777777" w:rsidR="008A6AAD" w:rsidRPr="00380C3F" w:rsidRDefault="008A6AAD" w:rsidP="008A6AAD">
      <w:pPr>
        <w:pStyle w:val="EndNoteBibliography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color w:val="auto"/>
        </w:rPr>
        <w:t xml:space="preserve">4. Emilie Brabon-Hames &amp; Chief Brabon (2018) </w:t>
      </w:r>
      <w:r w:rsidRPr="00380C3F">
        <w:rPr>
          <w:rFonts w:ascii="Times New Roman" w:hAnsi="Times New Roman"/>
          <w:i/>
          <w:color w:val="auto"/>
        </w:rPr>
        <w:t xml:space="preserve">8 Weeks To Wow. Transform your life with the ultimate workout, nutrition and motivational plan. </w:t>
      </w:r>
      <w:r w:rsidRPr="00380C3F">
        <w:rPr>
          <w:rFonts w:ascii="Times New Roman" w:hAnsi="Times New Roman"/>
          <w:color w:val="auto"/>
        </w:rPr>
        <w:t>Australia: Murdoch Books.</w:t>
      </w:r>
    </w:p>
    <w:p w14:paraId="07AE89DE" w14:textId="77777777" w:rsidR="008A6AAD" w:rsidRPr="00380C3F" w:rsidRDefault="008A6AAD" w:rsidP="008A6AAD">
      <w:pPr>
        <w:pStyle w:val="EndNoteBibliography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color w:val="auto"/>
        </w:rPr>
        <w:t>5. National Health and Medical Research Council (2013) Eat for Health. Australian Dietary Guidelines: Educators Guide [DoHa Ageing, editor]. Canberra: Commonwealth of Australia.</w:t>
      </w:r>
    </w:p>
    <w:p w14:paraId="674D6B99" w14:textId="77777777" w:rsidR="008A6AAD" w:rsidRPr="00380C3F" w:rsidRDefault="008A6AAD" w:rsidP="008A6AAD">
      <w:pPr>
        <w:pStyle w:val="EndNoteBibliography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color w:val="auto"/>
        </w:rPr>
        <w:t xml:space="preserve">6. Itsiopoulos C (2013) </w:t>
      </w:r>
      <w:r w:rsidRPr="00380C3F">
        <w:rPr>
          <w:rFonts w:ascii="Times New Roman" w:hAnsi="Times New Roman"/>
          <w:i/>
          <w:color w:val="auto"/>
        </w:rPr>
        <w:t xml:space="preserve">The Mediterranean Diet. </w:t>
      </w:r>
      <w:r w:rsidRPr="00380C3F">
        <w:rPr>
          <w:rFonts w:ascii="Times New Roman" w:hAnsi="Times New Roman"/>
          <w:color w:val="auto"/>
        </w:rPr>
        <w:t>Australia: Pan Macmillan Australia.</w:t>
      </w:r>
    </w:p>
    <w:p w14:paraId="44A67A81" w14:textId="6BFECB96" w:rsidR="0087043F" w:rsidRPr="00380C3F" w:rsidRDefault="00905E9E" w:rsidP="0087043F">
      <w:pPr>
        <w:pStyle w:val="MDPI31text"/>
        <w:rPr>
          <w:rFonts w:ascii="Times New Roman" w:hAnsi="Times New Roman"/>
          <w:color w:val="auto"/>
        </w:rPr>
      </w:pPr>
      <w:r w:rsidRPr="00380C3F">
        <w:rPr>
          <w:rFonts w:ascii="Times New Roman" w:hAnsi="Times New Roman"/>
          <w:color w:val="auto"/>
        </w:rPr>
        <w:fldChar w:fldCharType="end"/>
      </w:r>
    </w:p>
    <w:sectPr w:rsidR="0087043F" w:rsidRPr="00380C3F" w:rsidSect="003D0229">
      <w:pgSz w:w="16838" w:h="11906" w:orient="landscape" w:code="9"/>
      <w:pgMar w:top="1531" w:right="1077" w:bottom="1531" w:left="1418" w:header="1021" w:footer="851" w:gutter="0"/>
      <w:lnNumType w:countBy="1" w:restart="continuous"/>
      <w:pgNumType w:start="1"/>
      <w:cols w:space="425"/>
      <w:titlePg/>
      <w:docGrid w:type="linesAndChar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50D27A5" w14:textId="77777777" w:rsidR="004923DA" w:rsidRDefault="004923DA" w:rsidP="0087043F">
      <w:pPr>
        <w:spacing w:line="240" w:lineRule="auto"/>
      </w:pPr>
      <w:r>
        <w:separator/>
      </w:r>
    </w:p>
  </w:endnote>
  <w:endnote w:type="continuationSeparator" w:id="0">
    <w:p w14:paraId="7D2C11D1" w14:textId="77777777" w:rsidR="004923DA" w:rsidRDefault="004923DA" w:rsidP="0087043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8E6CC33" w14:textId="77777777" w:rsidR="004923DA" w:rsidRPr="00885BB0" w:rsidRDefault="004923DA" w:rsidP="001A4FF1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5424EA" w14:textId="53F05ECD" w:rsidR="004923DA" w:rsidRPr="008B308E" w:rsidRDefault="004923DA" w:rsidP="001A4FF1">
    <w:pPr>
      <w:pStyle w:val="MDPIfooterfirstpage"/>
      <w:spacing w:line="240" w:lineRule="auto"/>
      <w:jc w:val="both"/>
      <w:rPr>
        <w:lang w:val="fr-CH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EBCC33" w14:textId="77777777" w:rsidR="004923DA" w:rsidRDefault="004923DA" w:rsidP="0087043F">
      <w:pPr>
        <w:spacing w:line="240" w:lineRule="auto"/>
      </w:pPr>
      <w:r>
        <w:separator/>
      </w:r>
    </w:p>
  </w:footnote>
  <w:footnote w:type="continuationSeparator" w:id="0">
    <w:p w14:paraId="5E0EFFF0" w14:textId="77777777" w:rsidR="004923DA" w:rsidRDefault="004923DA" w:rsidP="0087043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0AAE51E" w14:textId="77777777" w:rsidR="004923DA" w:rsidRDefault="004923DA" w:rsidP="001A4FF1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350449" w14:textId="0901E8FE" w:rsidR="004923DA" w:rsidRPr="00277546" w:rsidRDefault="004923DA" w:rsidP="001A4FF1">
    <w:pPr>
      <w:tabs>
        <w:tab w:val="right" w:pos="8844"/>
      </w:tabs>
      <w:adjustRightInd w:val="0"/>
      <w:snapToGrid w:val="0"/>
      <w:spacing w:after="240" w:line="240" w:lineRule="auto"/>
      <w:rPr>
        <w:sz w:val="18"/>
        <w:szCs w:val="22"/>
      </w:rPr>
    </w:pPr>
    <w:r w:rsidRPr="00277546">
      <w:rPr>
        <w:sz w:val="18"/>
        <w:szCs w:val="22"/>
      </w:rPr>
      <w:tab/>
    </w:r>
    <w:r w:rsidRPr="00277546">
      <w:rPr>
        <w:sz w:val="18"/>
        <w:szCs w:val="22"/>
      </w:rPr>
      <w:fldChar w:fldCharType="begin"/>
    </w:r>
    <w:r w:rsidRPr="00277546">
      <w:rPr>
        <w:sz w:val="18"/>
        <w:szCs w:val="22"/>
      </w:rPr>
      <w:instrText xml:space="preserve"> PAGE   \* MERGEFORMAT </w:instrText>
    </w:r>
    <w:r w:rsidRPr="00277546">
      <w:rPr>
        <w:sz w:val="18"/>
        <w:szCs w:val="22"/>
      </w:rPr>
      <w:fldChar w:fldCharType="separate"/>
    </w:r>
    <w:r>
      <w:rPr>
        <w:noProof/>
        <w:sz w:val="18"/>
        <w:szCs w:val="22"/>
      </w:rPr>
      <w:t>2</w:t>
    </w:r>
    <w:r w:rsidRPr="00277546">
      <w:rPr>
        <w:sz w:val="18"/>
        <w:szCs w:val="22"/>
      </w:rPr>
      <w:fldChar w:fldCharType="end"/>
    </w:r>
    <w:r w:rsidRPr="00277546">
      <w:rPr>
        <w:sz w:val="18"/>
        <w:szCs w:val="22"/>
      </w:rPr>
      <w:t xml:space="preserve"> of </w:t>
    </w:r>
    <w:r w:rsidRPr="00277546">
      <w:rPr>
        <w:sz w:val="18"/>
        <w:szCs w:val="22"/>
      </w:rPr>
      <w:fldChar w:fldCharType="begin"/>
    </w:r>
    <w:r w:rsidRPr="00277546">
      <w:rPr>
        <w:sz w:val="18"/>
        <w:szCs w:val="22"/>
      </w:rPr>
      <w:instrText xml:space="preserve"> NUMPAGES   \* MERGEFORMAT </w:instrText>
    </w:r>
    <w:r w:rsidRPr="00277546">
      <w:rPr>
        <w:sz w:val="18"/>
        <w:szCs w:val="22"/>
      </w:rPr>
      <w:fldChar w:fldCharType="separate"/>
    </w:r>
    <w:r>
      <w:rPr>
        <w:noProof/>
        <w:sz w:val="18"/>
        <w:szCs w:val="22"/>
      </w:rPr>
      <w:t>17</w:t>
    </w:r>
    <w:r w:rsidRPr="00277546">
      <w:rPr>
        <w:sz w:val="18"/>
        <w:szCs w:val="2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2607654" w14:textId="121708BD" w:rsidR="004923DA" w:rsidRDefault="004923DA" w:rsidP="001A4FF1">
    <w:pPr>
      <w:pStyle w:val="MDPIheaderjournallogo"/>
    </w:pPr>
    <w:r w:rsidRPr="00CE1CFD">
      <w:rPr>
        <w:i w:val="0"/>
        <w:noProof/>
        <w:szCs w:val="16"/>
        <w:lang w:val="en-AU" w:eastAsia="en-AU"/>
      </w:rPr>
      <mc:AlternateContent>
        <mc:Choice Requires="wps">
          <w:drawing>
            <wp:anchor distT="45720" distB="45720" distL="114300" distR="114300" simplePos="0" relativeHeight="251659264" behindDoc="1" locked="0" layoutInCell="1" allowOverlap="1" wp14:anchorId="7118F480" wp14:editId="6568BF98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46735" cy="709295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6735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04BA97F" w14:textId="0A96C5B2" w:rsidR="004923DA" w:rsidRDefault="004923DA" w:rsidP="001A4FF1">
                          <w:pPr>
                            <w:pStyle w:val="MDPIheaderjournallogo"/>
                            <w:jc w:val="center"/>
                            <w:textboxTightWrap w:val="allLines"/>
                            <w:rPr>
                              <w:i w:val="0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118F480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474.8pt;margin-top:51pt;width:43.05pt;height:55.85pt;z-index:-251657216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" stroked="f">
              <v:textbox inset="0,0,0,0">
                <w:txbxContent>
                  <w:p w14:paraId="504BA97F" w14:textId="0A96C5B2" w:rsidR="004923DA" w:rsidRDefault="004923DA" w:rsidP="001A4FF1">
                    <w:pPr>
                      <w:pStyle w:val="MDPIheaderjournallogo"/>
                      <w:jc w:val="center"/>
                      <w:textboxTightWrap w:val="allLines"/>
                      <w:rPr>
                        <w:i w:val="0"/>
                        <w:szCs w:val="16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4A5BF1"/>
    <w:multiLevelType w:val="hybridMultilevel"/>
    <w:tmpl w:val="0554C98A"/>
    <w:lvl w:ilvl="0" w:tplc="0C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47D87213"/>
    <w:multiLevelType w:val="multilevel"/>
    <w:tmpl w:val="1F320F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53854B87"/>
    <w:multiLevelType w:val="hybridMultilevel"/>
    <w:tmpl w:val="B79EA9A6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83D2928"/>
    <w:multiLevelType w:val="hybridMultilevel"/>
    <w:tmpl w:val="8C7CE6DA"/>
    <w:lvl w:ilvl="0" w:tplc="0C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5"/>
  </w:num>
  <w:num w:numId="6">
    <w:abstractNumId w:val="4"/>
  </w:num>
  <w:num w:numId="7">
    <w:abstractNumId w:val="0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8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Palatino Linotyp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5a9s5ret5rwte2tr2xfrxfdzpeztppxv5w&quot;&gt;Ella endnote Library 2019&lt;record-ids&gt;&lt;item&gt;79&lt;/item&gt;&lt;item&gt;368&lt;/item&gt;&lt;item&gt;369&lt;/item&gt;&lt;item&gt;370&lt;/item&gt;&lt;item&gt;371&lt;/item&gt;&lt;item&gt;372&lt;/item&gt;&lt;/record-ids&gt;&lt;/item&gt;&lt;/Libraries&gt;"/>
  </w:docVars>
  <w:rsids>
    <w:rsidRoot w:val="0087043F"/>
    <w:rsid w:val="00021948"/>
    <w:rsid w:val="00067AF8"/>
    <w:rsid w:val="000733CC"/>
    <w:rsid w:val="000C2454"/>
    <w:rsid w:val="000D1A59"/>
    <w:rsid w:val="000F1965"/>
    <w:rsid w:val="001A4FF1"/>
    <w:rsid w:val="001E4D74"/>
    <w:rsid w:val="00201738"/>
    <w:rsid w:val="00233EAB"/>
    <w:rsid w:val="00277546"/>
    <w:rsid w:val="002920AE"/>
    <w:rsid w:val="002A49B1"/>
    <w:rsid w:val="002F71A9"/>
    <w:rsid w:val="00327F92"/>
    <w:rsid w:val="003516B5"/>
    <w:rsid w:val="00380C3F"/>
    <w:rsid w:val="003D0229"/>
    <w:rsid w:val="003D2BAF"/>
    <w:rsid w:val="003E5792"/>
    <w:rsid w:val="0042256A"/>
    <w:rsid w:val="004923DA"/>
    <w:rsid w:val="004C70E5"/>
    <w:rsid w:val="004E6246"/>
    <w:rsid w:val="004F7139"/>
    <w:rsid w:val="00523221"/>
    <w:rsid w:val="005429DD"/>
    <w:rsid w:val="00571335"/>
    <w:rsid w:val="005A668F"/>
    <w:rsid w:val="005D28D6"/>
    <w:rsid w:val="00633B63"/>
    <w:rsid w:val="006405BB"/>
    <w:rsid w:val="006A1D8E"/>
    <w:rsid w:val="006E7D42"/>
    <w:rsid w:val="0075146E"/>
    <w:rsid w:val="007711B1"/>
    <w:rsid w:val="007D68EB"/>
    <w:rsid w:val="007E0664"/>
    <w:rsid w:val="007E16DB"/>
    <w:rsid w:val="007F37F8"/>
    <w:rsid w:val="00806477"/>
    <w:rsid w:val="00810B25"/>
    <w:rsid w:val="00845F3F"/>
    <w:rsid w:val="00847E75"/>
    <w:rsid w:val="0086488D"/>
    <w:rsid w:val="0087043F"/>
    <w:rsid w:val="008A6AAD"/>
    <w:rsid w:val="008A7FB4"/>
    <w:rsid w:val="008E4319"/>
    <w:rsid w:val="008F06F5"/>
    <w:rsid w:val="008F4AE9"/>
    <w:rsid w:val="009026A4"/>
    <w:rsid w:val="00905E9E"/>
    <w:rsid w:val="00923CF2"/>
    <w:rsid w:val="00986A4A"/>
    <w:rsid w:val="009E39DE"/>
    <w:rsid w:val="00A82C6A"/>
    <w:rsid w:val="00AA3041"/>
    <w:rsid w:val="00AC5A08"/>
    <w:rsid w:val="00AE4091"/>
    <w:rsid w:val="00AE73BF"/>
    <w:rsid w:val="00B31B21"/>
    <w:rsid w:val="00B70763"/>
    <w:rsid w:val="00BA7622"/>
    <w:rsid w:val="00C65B0A"/>
    <w:rsid w:val="00CC2F2E"/>
    <w:rsid w:val="00D54B58"/>
    <w:rsid w:val="00E05197"/>
    <w:rsid w:val="00E05CC6"/>
    <w:rsid w:val="00E1049C"/>
    <w:rsid w:val="00E105DA"/>
    <w:rsid w:val="00E67CAA"/>
    <w:rsid w:val="00E748C9"/>
    <w:rsid w:val="00E924D0"/>
    <w:rsid w:val="00E9432D"/>
    <w:rsid w:val="00E97409"/>
    <w:rsid w:val="00ED043C"/>
    <w:rsid w:val="00F07404"/>
    <w:rsid w:val="00F17981"/>
    <w:rsid w:val="00F668C9"/>
    <w:rsid w:val="00F9281E"/>
    <w:rsid w:val="00FA5630"/>
    <w:rsid w:val="00FD1A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D4060A"/>
  <w15:chartTrackingRefBased/>
  <w15:docId w15:val="{52227A25-15AA-457F-BD90-CFB4939298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7043F"/>
    <w:pPr>
      <w:spacing w:after="0"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styleId="Heading2">
    <w:name w:val="heading 2"/>
    <w:basedOn w:val="Normal"/>
    <w:next w:val="BodyText"/>
    <w:link w:val="Heading2Char"/>
    <w:qFormat/>
    <w:rsid w:val="0087043F"/>
    <w:pPr>
      <w:keepNext/>
      <w:spacing w:before="300" w:after="100" w:line="240" w:lineRule="auto"/>
      <w:jc w:val="left"/>
      <w:outlineLvl w:val="1"/>
    </w:pPr>
    <w:rPr>
      <w:rFonts w:ascii="Arial" w:hAnsi="Arial"/>
      <w:b/>
      <w:i/>
      <w:color w:val="auto"/>
      <w:szCs w:val="24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7043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C70E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87043F"/>
    <w:rPr>
      <w:rFonts w:ascii="Arial" w:eastAsia="Times New Roman" w:hAnsi="Arial" w:cs="Times New Roman"/>
      <w:b/>
      <w:i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7043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 w:eastAsia="de-DE"/>
    </w:rPr>
  </w:style>
  <w:style w:type="paragraph" w:customStyle="1" w:styleId="MDPI11articletype">
    <w:name w:val="MDPI_1.1_article_type"/>
    <w:basedOn w:val="MDPI31text"/>
    <w:next w:val="MDPI12title"/>
    <w:qFormat/>
    <w:rsid w:val="0087043F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87043F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87043F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87043F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87043F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87043F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87043F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87043F"/>
    <w:pPr>
      <w:pBdr>
        <w:bottom w:val="single" w:sz="6" w:space="1" w:color="auto"/>
      </w:pBdr>
      <w:ind w:firstLine="0"/>
    </w:pPr>
    <w:rPr>
      <w:snapToGrid/>
      <w:szCs w:val="24"/>
    </w:rPr>
  </w:style>
  <w:style w:type="table" w:customStyle="1" w:styleId="Mdeck5tablebodythreelines">
    <w:name w:val="M_deck_5_table_body_three_lines"/>
    <w:basedOn w:val="TableNormal"/>
    <w:uiPriority w:val="99"/>
    <w:rsid w:val="0087043F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39"/>
    <w:rsid w:val="0087043F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87043F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7043F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styleId="Header">
    <w:name w:val="header"/>
    <w:basedOn w:val="Normal"/>
    <w:link w:val="HeaderChar"/>
    <w:uiPriority w:val="99"/>
    <w:rsid w:val="0087043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7043F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paragraph" w:customStyle="1" w:styleId="MDPIheaderjournallogo">
    <w:name w:val="MDPI_header_journal_logo"/>
    <w:qFormat/>
    <w:rsid w:val="0087043F"/>
    <w:pPr>
      <w:adjustRightInd w:val="0"/>
      <w:snapToGrid w:val="0"/>
      <w:spacing w:after="0" w:line="240" w:lineRule="auto"/>
    </w:pPr>
    <w:rPr>
      <w:rFonts w:ascii="Palatino Linotype" w:eastAsia="Times New Roman" w:hAnsi="Palatino Linotype" w:cs="Times New Roman"/>
      <w:i/>
      <w:color w:val="000000"/>
      <w:sz w:val="24"/>
      <w:lang w:val="en-US" w:eastAsia="de-CH"/>
    </w:rPr>
  </w:style>
  <w:style w:type="paragraph" w:customStyle="1" w:styleId="MDPI32textnoindent">
    <w:name w:val="MDPI_3.2_text_no_indent"/>
    <w:basedOn w:val="MDPI31text"/>
    <w:qFormat/>
    <w:rsid w:val="0087043F"/>
    <w:pPr>
      <w:ind w:firstLine="0"/>
    </w:pPr>
  </w:style>
  <w:style w:type="paragraph" w:customStyle="1" w:styleId="MDPI33textspaceafter">
    <w:name w:val="MDPI_3.3_text_space_after"/>
    <w:basedOn w:val="MDPI31text"/>
    <w:qFormat/>
    <w:rsid w:val="0087043F"/>
    <w:pPr>
      <w:spacing w:after="240"/>
    </w:pPr>
  </w:style>
  <w:style w:type="paragraph" w:customStyle="1" w:styleId="MDPI35textbeforelist">
    <w:name w:val="MDPI_3.5_text_before_list"/>
    <w:basedOn w:val="MDPI31text"/>
    <w:qFormat/>
    <w:rsid w:val="0087043F"/>
    <w:pPr>
      <w:spacing w:after="120"/>
    </w:pPr>
  </w:style>
  <w:style w:type="paragraph" w:customStyle="1" w:styleId="MDPI36textafterlist">
    <w:name w:val="MDPI_3.6_text_after_list"/>
    <w:basedOn w:val="MDPI31text"/>
    <w:qFormat/>
    <w:rsid w:val="0087043F"/>
    <w:pPr>
      <w:spacing w:before="120"/>
    </w:pPr>
  </w:style>
  <w:style w:type="paragraph" w:customStyle="1" w:styleId="MDPI37itemize">
    <w:name w:val="MDPI_3.7_itemize"/>
    <w:basedOn w:val="MDPI31text"/>
    <w:qFormat/>
    <w:rsid w:val="0087043F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87043F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87043F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87043F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87043F"/>
    <w:pPr>
      <w:adjustRightInd w:val="0"/>
      <w:snapToGrid w:val="0"/>
      <w:spacing w:before="120" w:after="0" w:line="200" w:lineRule="atLeast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val="en-US" w:eastAsia="de-DE" w:bidi="en-US"/>
    </w:rPr>
  </w:style>
  <w:style w:type="paragraph" w:customStyle="1" w:styleId="MDPI41tablecaption">
    <w:name w:val="MDPI_4.1_table_caption"/>
    <w:basedOn w:val="MDPI62Acknowledgments"/>
    <w:qFormat/>
    <w:rsid w:val="0087043F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87043F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87043F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87043F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87043F"/>
    <w:pPr>
      <w:spacing w:after="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4"/>
      <w:szCs w:val="20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87043F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87043F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87043F"/>
  </w:style>
  <w:style w:type="paragraph" w:customStyle="1" w:styleId="MDPIfooterfirstpage">
    <w:name w:val="MDPI_footer_firstpage"/>
    <w:basedOn w:val="Normal"/>
    <w:qFormat/>
    <w:rsid w:val="0087043F"/>
    <w:pPr>
      <w:tabs>
        <w:tab w:val="right" w:pos="8845"/>
      </w:tabs>
      <w:adjustRightInd w:val="0"/>
      <w:snapToGrid w:val="0"/>
      <w:spacing w:before="120" w:line="160" w:lineRule="exact"/>
      <w:jc w:val="left"/>
    </w:pPr>
    <w:rPr>
      <w:rFonts w:ascii="Palatino Linotype" w:hAnsi="Palatino Linotype"/>
      <w:color w:val="auto"/>
      <w:sz w:val="16"/>
    </w:rPr>
  </w:style>
  <w:style w:type="paragraph" w:customStyle="1" w:styleId="MDPI31text">
    <w:name w:val="MDPI_3.1_text"/>
    <w:link w:val="MDPI31textChar"/>
    <w:qFormat/>
    <w:rsid w:val="0087043F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23heading3">
    <w:name w:val="MDPI_2.3_heading3"/>
    <w:basedOn w:val="MDPI31text"/>
    <w:qFormat/>
    <w:rsid w:val="0087043F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87043F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87043F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87043F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7043F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043F"/>
    <w:rPr>
      <w:rFonts w:ascii="Times New Roman" w:eastAsia="Times New Roman" w:hAnsi="Times New Roman" w:cs="Times New Roman"/>
      <w:color w:val="000000"/>
      <w:sz w:val="18"/>
      <w:szCs w:val="18"/>
      <w:lang w:val="en-US" w:eastAsia="de-DE"/>
    </w:rPr>
  </w:style>
  <w:style w:type="character" w:styleId="LineNumber">
    <w:name w:val="line number"/>
    <w:basedOn w:val="DefaultParagraphFont"/>
    <w:uiPriority w:val="99"/>
    <w:semiHidden/>
    <w:unhideWhenUsed/>
    <w:rsid w:val="0087043F"/>
  </w:style>
  <w:style w:type="table" w:customStyle="1" w:styleId="MDPI41threelinetable">
    <w:name w:val="MDPI_4.1_three_line_table"/>
    <w:basedOn w:val="TableNormal"/>
    <w:uiPriority w:val="99"/>
    <w:rsid w:val="0087043F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eastAsia="en-AU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87043F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87043F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44"/>
    <w:rsid w:val="0087043F"/>
    <w:pPr>
      <w:spacing w:after="0" w:line="240" w:lineRule="auto"/>
    </w:pPr>
    <w:rPr>
      <w:rFonts w:ascii="Calibri" w:eastAsia="SimSun" w:hAnsi="Calibri" w:cs="Times New Roman"/>
      <w:sz w:val="20"/>
      <w:szCs w:val="20"/>
      <w:lang w:eastAsia="en-AU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PlainTable21">
    <w:name w:val="Plain Table 21"/>
    <w:basedOn w:val="TableNormal"/>
    <w:next w:val="PlainTable2"/>
    <w:uiPriority w:val="42"/>
    <w:rsid w:val="0087043F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87043F"/>
    <w:pPr>
      <w:spacing w:after="0" w:line="240" w:lineRule="auto"/>
    </w:pPr>
    <w:rPr>
      <w:rFonts w:ascii="Calibri" w:eastAsia="SimSun" w:hAnsi="Calibri" w:cs="Times New Roman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GridTable1Light">
    <w:name w:val="Grid Table 1 Light"/>
    <w:basedOn w:val="TableNormal"/>
    <w:uiPriority w:val="46"/>
    <w:rsid w:val="0087043F"/>
    <w:pPr>
      <w:spacing w:after="0" w:line="240" w:lineRule="auto"/>
    </w:pPr>
    <w:rPr>
      <w:rFonts w:ascii="Calibri" w:eastAsia="SimSun" w:hAnsi="Calibri" w:cs="Times New Roman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24">
    <w:name w:val="Plain Table 24"/>
    <w:basedOn w:val="TableNormal"/>
    <w:next w:val="PlainTable2"/>
    <w:uiPriority w:val="42"/>
    <w:rsid w:val="0087043F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25">
    <w:name w:val="Plain Table 25"/>
    <w:basedOn w:val="TableNormal"/>
    <w:next w:val="PlainTable2"/>
    <w:uiPriority w:val="42"/>
    <w:rsid w:val="0087043F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7043F"/>
    <w:pPr>
      <w:jc w:val="center"/>
    </w:pPr>
    <w:rPr>
      <w:rFonts w:ascii="Palatino Linotype" w:hAnsi="Palatino Linotype"/>
      <w:noProof/>
      <w:sz w:val="18"/>
      <w:lang w:val="de-DE" w:bidi="en-US"/>
    </w:rPr>
  </w:style>
  <w:style w:type="character" w:customStyle="1" w:styleId="MDPI31textChar">
    <w:name w:val="MDPI_3.1_text Char"/>
    <w:basedOn w:val="DefaultParagraphFont"/>
    <w:link w:val="MDPI31text"/>
    <w:rsid w:val="0087043F"/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87043F"/>
    <w:rPr>
      <w:rFonts w:ascii="Palatino Linotype" w:eastAsia="Times New Roman" w:hAnsi="Palatino Linotype" w:cs="Times New Roman"/>
      <w:noProof/>
      <w:snapToGrid/>
      <w:color w:val="000000"/>
      <w:sz w:val="18"/>
      <w:szCs w:val="20"/>
      <w:lang w:val="de-DE"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87043F"/>
    <w:pPr>
      <w:spacing w:line="240" w:lineRule="atLeast"/>
    </w:pPr>
    <w:rPr>
      <w:rFonts w:ascii="Palatino Linotype" w:hAnsi="Palatino Linotype"/>
      <w:noProof/>
      <w:sz w:val="18"/>
      <w:lang w:val="de-DE" w:bidi="en-US"/>
    </w:rPr>
  </w:style>
  <w:style w:type="character" w:customStyle="1" w:styleId="EndNoteBibliographyChar">
    <w:name w:val="EndNote Bibliography Char"/>
    <w:basedOn w:val="MDPI31textChar"/>
    <w:link w:val="EndNoteBibliography"/>
    <w:rsid w:val="0087043F"/>
    <w:rPr>
      <w:rFonts w:ascii="Palatino Linotype" w:eastAsia="Times New Roman" w:hAnsi="Palatino Linotype" w:cs="Times New Roman"/>
      <w:noProof/>
      <w:snapToGrid/>
      <w:color w:val="000000"/>
      <w:sz w:val="18"/>
      <w:szCs w:val="20"/>
      <w:lang w:val="de-DE" w:eastAsia="de-DE" w:bidi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7043F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87043F"/>
    <w:rPr>
      <w:color w:val="808080"/>
    </w:rPr>
  </w:style>
  <w:style w:type="table" w:customStyle="1" w:styleId="PlainTable27">
    <w:name w:val="Plain Table 27"/>
    <w:basedOn w:val="TableNormal"/>
    <w:next w:val="PlainTable2"/>
    <w:uiPriority w:val="42"/>
    <w:rsid w:val="0087043F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BodyText">
    <w:name w:val="Body Text"/>
    <w:basedOn w:val="Normal"/>
    <w:link w:val="BodyTextChar"/>
    <w:uiPriority w:val="99"/>
    <w:semiHidden/>
    <w:unhideWhenUsed/>
    <w:rsid w:val="0087043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7043F"/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table" w:customStyle="1" w:styleId="PlainTable28">
    <w:name w:val="Plain Table 28"/>
    <w:basedOn w:val="TableNormal"/>
    <w:next w:val="PlainTable2"/>
    <w:uiPriority w:val="42"/>
    <w:rsid w:val="0087043F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TableGridLight">
    <w:name w:val="Grid Table Light"/>
    <w:basedOn w:val="TableNormal"/>
    <w:uiPriority w:val="40"/>
    <w:rsid w:val="0087043F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PlainTable214">
    <w:name w:val="Plain Table 214"/>
    <w:basedOn w:val="TableNormal"/>
    <w:next w:val="PlainTable2"/>
    <w:uiPriority w:val="42"/>
    <w:rsid w:val="0087043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3">
    <w:name w:val="Plain Table 213"/>
    <w:basedOn w:val="TableNormal"/>
    <w:next w:val="PlainTable2"/>
    <w:uiPriority w:val="42"/>
    <w:rsid w:val="0087043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Emphasis">
    <w:name w:val="Emphasis"/>
    <w:basedOn w:val="DefaultParagraphFont"/>
    <w:uiPriority w:val="20"/>
    <w:qFormat/>
    <w:rsid w:val="0087043F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87043F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color w:val="auto"/>
      <w:sz w:val="22"/>
      <w:szCs w:val="22"/>
      <w:lang w:val="en-AU"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7043F"/>
  </w:style>
  <w:style w:type="character" w:customStyle="1" w:styleId="Heading5Char">
    <w:name w:val="Heading 5 Char"/>
    <w:basedOn w:val="DefaultParagraphFont"/>
    <w:link w:val="Heading5"/>
    <w:uiPriority w:val="9"/>
    <w:semiHidden/>
    <w:rsid w:val="004C70E5"/>
    <w:rPr>
      <w:rFonts w:asciiTheme="majorHAnsi" w:eastAsiaTheme="majorEastAsia" w:hAnsiTheme="majorHAnsi" w:cstheme="majorBidi"/>
      <w:color w:val="2F5496" w:themeColor="accent1" w:themeShade="BF"/>
      <w:sz w:val="24"/>
      <w:szCs w:val="20"/>
      <w:lang w:val="en-US" w:eastAsia="de-DE"/>
    </w:rPr>
  </w:style>
  <w:style w:type="paragraph" w:styleId="NormalWeb">
    <w:name w:val="Normal (Web)"/>
    <w:basedOn w:val="Normal"/>
    <w:uiPriority w:val="99"/>
    <w:semiHidden/>
    <w:unhideWhenUsed/>
    <w:rsid w:val="004C70E5"/>
    <w:pPr>
      <w:spacing w:before="100" w:beforeAutospacing="1" w:after="100" w:afterAutospacing="1" w:line="240" w:lineRule="auto"/>
      <w:jc w:val="left"/>
    </w:pPr>
    <w:rPr>
      <w:color w:val="auto"/>
      <w:szCs w:val="24"/>
      <w:lang w:val="en-AU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5517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B9DC84-ACB5-4F70-8107-0E345EB1ED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</TotalTime>
  <Pages>16</Pages>
  <Words>2905</Words>
  <Characters>16565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cci, Ella Louise - brael002</dc:creator>
  <cp:keywords/>
  <dc:description/>
  <cp:lastModifiedBy>Bracci, Ella Louise - brael002</cp:lastModifiedBy>
  <cp:revision>30</cp:revision>
  <dcterms:created xsi:type="dcterms:W3CDTF">2021-02-05T02:17:00Z</dcterms:created>
  <dcterms:modified xsi:type="dcterms:W3CDTF">2021-05-27T02:05:00Z</dcterms:modified>
</cp:coreProperties>
</file>